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Default="00E100D2" w:rsidP="00C83BF7">
      <w:pPr>
        <w:pStyle w:val="Heading1"/>
      </w:pPr>
      <w:r>
        <w:t>experimental determination of decontamination factors for pu separation by purex on a low-burnup, pseudo-fast-neutron irradiated duo</w:t>
      </w:r>
      <w:r>
        <w:rPr>
          <w:vertAlign w:val="subscript"/>
        </w:rPr>
        <w:t>2</w:t>
      </w:r>
      <w:r>
        <w:t xml:space="preserve"> surrogate for nuclear forensics</w:t>
      </w:r>
    </w:p>
    <w:p w:rsidR="00E100D2" w:rsidRDefault="00E100D2" w:rsidP="00E100D2"/>
    <w:p w:rsidR="00E100D2" w:rsidRDefault="00E100D2" w:rsidP="00E100D2">
      <w:pPr>
        <w:pStyle w:val="Heading2"/>
      </w:pPr>
      <w:r>
        <w:t>Abstract</w:t>
      </w:r>
    </w:p>
    <w:p w:rsidR="00E100D2" w:rsidRDefault="00FB4BC2" w:rsidP="003735EA">
      <w:pPr>
        <w:ind w:firstLine="360"/>
      </w:pPr>
      <w:r>
        <w:t>Experimental investigations to determine how fission products (FP) and actinides (uranium and plutonium) separate from each other in each of the process steps while employing the Plutonium Uranium Redox Extraction (PUREX) process to purify plutonium in neutron irradiated uranium targets were conducted. The sample processed was low-burn-up (</w:t>
      </w:r>
      <w:r>
        <w:rPr>
          <w:color w:val="FF0000"/>
        </w:rPr>
        <w:t>4.93 ± 0.132</w:t>
      </w:r>
      <w:r>
        <w:t xml:space="preserve"> </w:t>
      </w:r>
      <w:proofErr w:type="spellStart"/>
      <w:r>
        <w:t>GWd</w:t>
      </w:r>
      <w:proofErr w:type="spellEnd"/>
      <w:r>
        <w:t>/</w:t>
      </w:r>
      <w:proofErr w:type="spellStart"/>
      <w:r>
        <w:t>tHM</w:t>
      </w:r>
      <w:proofErr w:type="spellEnd"/>
      <w:r>
        <w:t>) depleted uranium dioxide (DUO</w:t>
      </w:r>
      <w:r>
        <w:rPr>
          <w:vertAlign w:val="subscript"/>
        </w:rPr>
        <w:t>2</w:t>
      </w:r>
      <w:r>
        <w:t>) surrogate (</w:t>
      </w:r>
      <w:r>
        <w:rPr>
          <w:color w:val="FF0000"/>
        </w:rPr>
        <w:t xml:space="preserve">0.28 ± 0.002 </w:t>
      </w:r>
      <w:r>
        <w:t>wt</w:t>
      </w:r>
      <w:proofErr w:type="gramStart"/>
      <w:r>
        <w:t>.%</w:t>
      </w:r>
      <w:proofErr w:type="gramEnd"/>
      <w:r>
        <w:t xml:space="preserve"> </w:t>
      </w:r>
      <w:r>
        <w:rPr>
          <w:vertAlign w:val="superscript"/>
        </w:rPr>
        <w:t>235</w:t>
      </w:r>
      <w:r>
        <w:t xml:space="preserve">U). Distribution ratios for </w:t>
      </w:r>
      <w:r w:rsidRPr="00FB4BC2">
        <w:rPr>
          <w:color w:val="FF0000"/>
        </w:rPr>
        <w:t xml:space="preserve">U, Pu, Mo, Ru, Ce, Sm, </w:t>
      </w:r>
      <w:proofErr w:type="spellStart"/>
      <w:r w:rsidRPr="00FB4BC2">
        <w:rPr>
          <w:color w:val="FF0000"/>
        </w:rPr>
        <w:t>Sr</w:t>
      </w:r>
      <w:proofErr w:type="spellEnd"/>
      <w:r w:rsidRPr="00FB4BC2">
        <w:rPr>
          <w:color w:val="FF0000"/>
        </w:rPr>
        <w:t xml:space="preserve">, Pm, </w:t>
      </w:r>
      <w:proofErr w:type="spellStart"/>
      <w:r w:rsidRPr="00FB4BC2">
        <w:rPr>
          <w:color w:val="FF0000"/>
        </w:rPr>
        <w:t>Eu</w:t>
      </w:r>
      <w:proofErr w:type="spellEnd"/>
      <w:r w:rsidRPr="00FB4BC2">
        <w:rPr>
          <w:color w:val="FF0000"/>
        </w:rPr>
        <w:t xml:space="preserve">, </w:t>
      </w:r>
      <w:proofErr w:type="spellStart"/>
      <w:r w:rsidRPr="00FB4BC2">
        <w:rPr>
          <w:color w:val="FF0000"/>
        </w:rPr>
        <w:t>Nd</w:t>
      </w:r>
      <w:proofErr w:type="spellEnd"/>
      <w:r w:rsidRPr="00FB4BC2">
        <w:rPr>
          <w:color w:val="FF0000"/>
        </w:rPr>
        <w:t xml:space="preserve">, </w:t>
      </w:r>
      <w:proofErr w:type="spellStart"/>
      <w:r w:rsidRPr="00FB4BC2">
        <w:rPr>
          <w:color w:val="FF0000"/>
        </w:rPr>
        <w:t>Pd</w:t>
      </w:r>
      <w:proofErr w:type="spellEnd"/>
      <w:r w:rsidRPr="00FB4BC2">
        <w:rPr>
          <w:color w:val="FF0000"/>
        </w:rPr>
        <w:t xml:space="preserve">, Cd and Sn </w:t>
      </w:r>
      <w:r>
        <w:t>for the 30 vol</w:t>
      </w:r>
      <w:proofErr w:type="gramStart"/>
      <w:r>
        <w:t>.%</w:t>
      </w:r>
      <w:proofErr w:type="gramEnd"/>
      <w:r>
        <w:t xml:space="preserve"> tri-n-butyl phosphate in a kerosene diluent co-decontamination step at low uranium concentrations in 4 molar nitric acid were determined and varied in value from </w:t>
      </w:r>
      <w:r>
        <w:rPr>
          <w:color w:val="FF0000"/>
        </w:rPr>
        <w:t>0.01 to 0.2</w:t>
      </w:r>
      <w:r>
        <w:t xml:space="preserve"> for the fission products and were </w:t>
      </w:r>
      <w:r>
        <w:rPr>
          <w:color w:val="FF0000"/>
        </w:rPr>
        <w:t xml:space="preserve">26.8 ± 0.5 </w:t>
      </w:r>
      <w:r>
        <w:t xml:space="preserve">and </w:t>
      </w:r>
      <w:r>
        <w:rPr>
          <w:color w:val="FF0000"/>
        </w:rPr>
        <w:t xml:space="preserve">11.56 ± 0.5 </w:t>
      </w:r>
      <w:r>
        <w:t xml:space="preserve">for U and Pu, respectively. These values were characteristic of previously reported values </w:t>
      </w:r>
      <w:r>
        <w:fldChar w:fldCharType="begin"/>
      </w:r>
      <w:r>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Stoller and Richards 1961)</w:t>
      </w:r>
      <w:r>
        <w:fldChar w:fldCharType="end"/>
      </w:r>
      <w:r>
        <w:t xml:space="preserve"> and were used to estimate decontamination factors for a PUREX cycle. These estimates were then verified with mass spectrometry and gamma spectroscopy.  </w:t>
      </w:r>
    </w:p>
    <w:p w:rsidR="009947D9" w:rsidRPr="009947D9" w:rsidRDefault="009947D9" w:rsidP="003735EA">
      <w:pPr>
        <w:ind w:firstLine="360"/>
        <w:rPr>
          <w:color w:val="FF0000"/>
        </w:rPr>
      </w:pPr>
      <w:r>
        <w:rPr>
          <w:color w:val="FF0000"/>
        </w:rPr>
        <w:t>Mention something about PUREX cycle overall stuff.</w:t>
      </w:r>
    </w:p>
    <w:p w:rsidR="00FB4BC2" w:rsidRDefault="00FB4BC2" w:rsidP="00E100D2">
      <w:pPr>
        <w:jc w:val="center"/>
      </w:pPr>
    </w:p>
    <w:p w:rsidR="000F21D6" w:rsidRDefault="000F21D6" w:rsidP="00E100D2">
      <w:pPr>
        <w:jc w:val="center"/>
      </w:pPr>
    </w:p>
    <w:p w:rsidR="000F21D6" w:rsidRDefault="000F21D6" w:rsidP="00E100D2">
      <w:pPr>
        <w:jc w:val="center"/>
      </w:pPr>
    </w:p>
    <w:p w:rsidR="000F21D6" w:rsidRDefault="000F21D6" w:rsidP="00E100D2">
      <w:pPr>
        <w:jc w:val="center"/>
      </w:pPr>
    </w:p>
    <w:p w:rsidR="000F21D6" w:rsidRDefault="000F21D6" w:rsidP="00E100D2">
      <w:pPr>
        <w:jc w:val="center"/>
      </w:pPr>
    </w:p>
    <w:p w:rsidR="000F21D6" w:rsidRDefault="000F21D6" w:rsidP="00E100D2">
      <w:pPr>
        <w:jc w:val="center"/>
      </w:pPr>
    </w:p>
    <w:p w:rsidR="000F21D6" w:rsidRDefault="00CE1536" w:rsidP="00A645F3">
      <w:pPr>
        <w:pStyle w:val="Heading2"/>
      </w:pPr>
      <w:r>
        <w:t>Objectives</w:t>
      </w:r>
    </w:p>
    <w:p w:rsidR="00A30081" w:rsidRDefault="00A30081" w:rsidP="00A30081">
      <w:pPr>
        <w:ind w:firstLine="360"/>
      </w:pPr>
    </w:p>
    <w:p w:rsidR="00CE1536" w:rsidRPr="00C7079D" w:rsidRDefault="00CE1536" w:rsidP="00CE1536">
      <w:pPr>
        <w:ind w:firstLine="360"/>
      </w:pPr>
      <w:r>
        <w:t>De</w:t>
      </w:r>
      <w:r w:rsidRPr="00944EE1">
        <w:t>contamination factor</w:t>
      </w:r>
      <w:r>
        <w:t>s</w:t>
      </w:r>
      <w:r w:rsidRPr="00944EE1">
        <w:t xml:space="preserve"> and actinide recovery as a function PUREX </w:t>
      </w:r>
      <w:r>
        <w:t>steps were</w:t>
      </w:r>
      <w:r w:rsidRPr="00944EE1">
        <w:t xml:space="preserve"> applied to a low-</w:t>
      </w:r>
      <w:proofErr w:type="spellStart"/>
      <w:r w:rsidRPr="00944EE1">
        <w:t>burnup</w:t>
      </w:r>
      <w:proofErr w:type="spellEnd"/>
      <w:r w:rsidRPr="00944EE1">
        <w:t xml:space="preserve"> (&lt; 5000 </w:t>
      </w:r>
      <w:proofErr w:type="spellStart"/>
      <w:r w:rsidRPr="00944EE1">
        <w:t>MWd</w:t>
      </w:r>
      <w:proofErr w:type="spellEnd"/>
      <w:r w:rsidRPr="00944EE1">
        <w:t>/MTU) depleted uranium dioxide (DUO</w:t>
      </w:r>
      <w:r w:rsidRPr="00944EE1">
        <w:rPr>
          <w:vertAlign w:val="subscript"/>
        </w:rPr>
        <w:t>2</w:t>
      </w:r>
      <w:r w:rsidRPr="00944EE1">
        <w:t>) surrogate (</w:t>
      </w:r>
      <w:r w:rsidR="004D1F9A">
        <w:rPr>
          <w:color w:val="FF0000"/>
        </w:rPr>
        <w:t xml:space="preserve">0.28 ± 0.002 </w:t>
      </w:r>
      <w:r w:rsidR="004D1F9A">
        <w:t>wt</w:t>
      </w:r>
      <w:proofErr w:type="gramStart"/>
      <w:r w:rsidR="004D1F9A">
        <w:t>.%</w:t>
      </w:r>
      <w:proofErr w:type="gramEnd"/>
      <w:r w:rsidR="004D1F9A">
        <w:t xml:space="preserve"> </w:t>
      </w:r>
      <w:r w:rsidR="004D1F9A">
        <w:rPr>
          <w:vertAlign w:val="superscript"/>
        </w:rPr>
        <w:t>235</w:t>
      </w:r>
      <w:r w:rsidR="004D1F9A">
        <w:t>U</w:t>
      </w:r>
      <w:r w:rsidR="00141E3C">
        <w:t xml:space="preserve">) irradiated in a pseudo </w:t>
      </w:r>
      <w:r w:rsidRPr="00944EE1">
        <w:t>fast neutron spectrum. The DUO</w:t>
      </w:r>
      <w:r w:rsidRPr="00944EE1">
        <w:rPr>
          <w:vertAlign w:val="subscript"/>
        </w:rPr>
        <w:t>2</w:t>
      </w:r>
      <w:r w:rsidRPr="00944EE1">
        <w:t xml:space="preserve"> surrogate containing FP and weapons grade plutonium w</w:t>
      </w:r>
      <w:r>
        <w:t>ere</w:t>
      </w:r>
      <w:r w:rsidRPr="00944EE1">
        <w:t xml:space="preserve"> subjected to three PUREX decontamination cycles and the process solutions analyzed at each step with high resolution gamma spectroscopy, and Inductively Coupled Pl</w:t>
      </w:r>
      <w:r>
        <w:t xml:space="preserve">asma-Mass Spectrometry (ICP-MS). The experimental work sought to develop laboratory scale methods to isolate a large percentage of plutonium, determine distribution ratios, and first iteration decontamination factors as part of development of forensic radiochemical analytical capabilities at Texas </w:t>
      </w:r>
      <w:proofErr w:type="gramStart"/>
      <w:r>
        <w:t>A&amp;M</w:t>
      </w:r>
      <w:proofErr w:type="gramEnd"/>
      <w:r>
        <w:t xml:space="preserve">. </w:t>
      </w:r>
    </w:p>
    <w:p w:rsidR="00CE1536" w:rsidRDefault="00CE1536" w:rsidP="00CE1536">
      <w:pPr>
        <w:ind w:firstLine="360"/>
      </w:pPr>
      <w:r>
        <w:t xml:space="preserve">The significance of the project comes from the methodology development that will aid in identifying the origins of plutonium processing even if dealing with less than a significant quantity (8 kg of plutonium), which is a valuable deterrence capability. </w:t>
      </w:r>
    </w:p>
    <w:p w:rsidR="00CE1536" w:rsidRDefault="00CE1536" w:rsidP="00CE1536">
      <w:pPr>
        <w:ind w:firstLine="360"/>
      </w:pPr>
      <w:r>
        <w:t>Spe</w:t>
      </w:r>
      <w:r w:rsidR="00141E3C">
        <w:t>cifically, this analysis of</w:t>
      </w:r>
      <w:r>
        <w:t xml:space="preserve"> distribution coefficients between used fuel dissolved in aqueous solution and TBP</w:t>
      </w:r>
      <w:r w:rsidR="00141E3C">
        <w:t xml:space="preserve"> was conducted</w:t>
      </w:r>
      <w:r>
        <w:t xml:space="preserve">. Then decontamination factors were estimated and experimentally determined for PUREX processed fuel and verified with experiment and measurement. Some decontamination factors and distribution coefficients have been previously reported for either select isotopes, or for batch processes, but this project seeks to expand that knowledge base.   </w:t>
      </w:r>
    </w:p>
    <w:p w:rsidR="00A645F3" w:rsidRDefault="00A645F3" w:rsidP="00A645F3"/>
    <w:p w:rsidR="00450600" w:rsidRDefault="00450600" w:rsidP="00A645F3"/>
    <w:p w:rsidR="00450600" w:rsidRDefault="00450600" w:rsidP="00A645F3"/>
    <w:p w:rsidR="00450600" w:rsidRDefault="00450600" w:rsidP="00A645F3"/>
    <w:p w:rsidR="00450600" w:rsidRDefault="00450600" w:rsidP="00A645F3"/>
    <w:p w:rsidR="00A85018" w:rsidRDefault="00A85018" w:rsidP="00A85018">
      <w:pPr>
        <w:pStyle w:val="Heading2"/>
      </w:pPr>
      <w:r>
        <w:t>Experiment</w:t>
      </w:r>
    </w:p>
    <w:p w:rsidR="003C45CA" w:rsidRDefault="003C45CA" w:rsidP="003C45CA">
      <w:pPr>
        <w:ind w:firstLine="360"/>
      </w:pPr>
    </w:p>
    <w:p w:rsidR="00032A03" w:rsidRPr="005548B0" w:rsidRDefault="003C45CA" w:rsidP="00AF03AF">
      <w:pPr>
        <w:ind w:firstLine="360"/>
      </w:pPr>
      <w:r>
        <w:t>12.9 mg of irradiated depleted uranium 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w:t>
      </w:r>
      <w:proofErr w:type="gramStart"/>
      <w:r>
        <w:t>U(</w:t>
      </w:r>
      <w:proofErr w:type="gramEnd"/>
      <w:r>
        <w:t xml:space="preserve">VI) and Pu(IV) were extracted and decontaminated by contacting the stock solution with a solution of 30 vol.% tri-n-butyl phosphate with a kerosene diluent. Plutonium was then reduced to </w:t>
      </w:r>
      <w:proofErr w:type="gramStart"/>
      <w:r>
        <w:t>Pu(</w:t>
      </w:r>
      <w:proofErr w:type="gramEnd"/>
      <w:r>
        <w:t>III) and extracted and separated from uranium by contacting the tri-n-butyl phosphate solution with a</w:t>
      </w:r>
      <w:r w:rsidR="00A54C54">
        <w:t xml:space="preserve"> solution of</w:t>
      </w:r>
      <w:r>
        <w:t xml:space="preserve"> dilute HNO</w:t>
      </w:r>
      <w:r>
        <w:rPr>
          <w:vertAlign w:val="subscript"/>
        </w:rPr>
        <w:t>3</w:t>
      </w:r>
      <w:r>
        <w:t xml:space="preserve"> </w:t>
      </w:r>
      <w:r w:rsidR="00A54C54">
        <w:t xml:space="preserve">acid </w:t>
      </w:r>
      <w:r>
        <w:t xml:space="preserve">0.024 M ferrous </w:t>
      </w:r>
      <w:proofErr w:type="spellStart"/>
      <w:r>
        <w:t>sulfamate</w:t>
      </w:r>
      <w:proofErr w:type="spellEnd"/>
      <w:r>
        <w:t xml:space="preserve"> solution via oxidation of Fe(II).</w:t>
      </w:r>
      <w:r w:rsidR="00A54C54">
        <w:t xml:space="preserve"> </w:t>
      </w:r>
      <w:proofErr w:type="gramStart"/>
      <w:r w:rsidR="00A54C54">
        <w:t>Pu(</w:t>
      </w:r>
      <w:proofErr w:type="gramEnd"/>
      <w:r w:rsidR="00A54C54">
        <w:t xml:space="preserve">III) was converted to Pu(IV) via the addition of </w:t>
      </w:r>
      <w:r w:rsidR="00C635A8">
        <w:t xml:space="preserve">sodium nitrite </w:t>
      </w:r>
      <w:r w:rsidR="00A54C54">
        <w:t>and further decontamination/extraction ensued</w:t>
      </w:r>
      <w:r w:rsidR="00C635A8">
        <w:t xml:space="preserve"> by repeating the process</w:t>
      </w:r>
      <w:r w:rsidR="00A54C54">
        <w:t>.</w:t>
      </w:r>
      <w:r w:rsidR="00032A03" w:rsidRPr="005548B0">
        <w:t xml:space="preserve"> </w:t>
      </w: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pellet both prior to dissolution and after, were counted on a standard Canberra electrode coaxial Ge detector model number CC4018 which was connected to a Canberra Lynx MCA. GENIE software was used to analyze spectrum and samples were typically encased in a lead tomb. Inductively coupled plasma mass spectrometry (ICP-MS) was also conducted for some samples with use of the University of Missouri’s PerkinElmer </w:t>
      </w:r>
      <w:proofErr w:type="spellStart"/>
      <w:r w:rsidRPr="005548B0">
        <w:rPr>
          <w:lang w:val="en-US"/>
        </w:rPr>
        <w:t>NexION</w:t>
      </w:r>
      <w:proofErr w:type="spellEnd"/>
      <w:r w:rsidRPr="005548B0">
        <w:rPr>
          <w:lang w:val="en-US"/>
        </w:rPr>
        <w:t xml:space="preserve"> 300X </w:t>
      </w:r>
      <w:proofErr w:type="spellStart"/>
      <w:r w:rsidRPr="005548B0">
        <w:rPr>
          <w:lang w:val="en-US"/>
        </w:rPr>
        <w:t>quadrupole</w:t>
      </w:r>
      <w:proofErr w:type="spellEnd"/>
      <w:r w:rsidRPr="005548B0">
        <w:rPr>
          <w:lang w:val="en-US"/>
        </w:rPr>
        <w:t xml:space="preserve"> ICP-MS operated in standard mode by Dr. James </w:t>
      </w:r>
      <w:proofErr w:type="spellStart"/>
      <w:r w:rsidRPr="005548B0">
        <w:rPr>
          <w:lang w:val="en-US"/>
        </w:rPr>
        <w:t>McKamey</w:t>
      </w:r>
      <w:proofErr w:type="spellEnd"/>
      <w:r w:rsidRPr="005548B0">
        <w:rPr>
          <w:lang w:val="en-US"/>
        </w:rPr>
        <w:t xml:space="preserve">. A Canberra Passivated Implanted Planar Silicon (PIPS) detector coupled with an alpha spectrometer a MCA and a vacuum pump were also used qualitatively to verify plutonium separation of co-precipitated plutonium. </w:t>
      </w:r>
    </w:p>
    <w:p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r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t>
      </w:r>
      <w:r w:rsidRPr="005548B0">
        <w:rPr>
          <w:lang w:val="en-US"/>
        </w:rPr>
        <w:lastRenderedPageBreak/>
        <w:t>with two shut down periods in the HFIR flux spectrum to a calculated 3000</w:t>
      </w:r>
      <w:r>
        <w:rPr>
          <w:lang w:val="en-US"/>
        </w:rPr>
        <w:t xml:space="preserve"> </w:t>
      </w:r>
      <w:proofErr w:type="spellStart"/>
      <w:r>
        <w:rPr>
          <w:lang w:val="en-US"/>
        </w:rPr>
        <w:t>MWd</w:t>
      </w:r>
      <w:proofErr w:type="spellEnd"/>
      <w:r>
        <w:rPr>
          <w:lang w:val="en-US"/>
        </w:rPr>
        <w:t>/t. This produced 0.237</w:t>
      </w:r>
      <w:r w:rsidRPr="005548B0">
        <w:rPr>
          <w:lang w:val="en-US"/>
        </w:rPr>
        <w:t xml:space="preserve"> ± </w:t>
      </w:r>
      <w:r w:rsidRPr="00AF03AF">
        <w:rPr>
          <w:color w:val="FF0000"/>
          <w:lang w:val="en-US"/>
        </w:rPr>
        <w:t>0.001</w:t>
      </w:r>
      <w:r w:rsidRPr="005548B0">
        <w:rPr>
          <w:lang w:val="en-US"/>
        </w:rPr>
        <w:t xml:space="preserve"> mg of Pu. </w:t>
      </w:r>
    </w:p>
    <w:p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5B09C0">
        <w:rPr>
          <w:lang w:val="en-US"/>
        </w:rPr>
        <w:fldChar w:fldCharType="begin"/>
      </w:r>
      <w:r w:rsidR="005B09C0">
        <w:rPr>
          <w:lang w:val="en-US"/>
        </w:rPr>
        <w:instrText xml:space="preserve"> REF _Ref441649453 \h </w:instrText>
      </w:r>
      <w:r w:rsidR="005B09C0">
        <w:rPr>
          <w:lang w:val="en-US"/>
        </w:rPr>
      </w:r>
      <w:r w:rsidR="005B09C0">
        <w:rPr>
          <w:lang w:val="en-US"/>
        </w:rPr>
        <w:fldChar w:fldCharType="separate"/>
      </w:r>
      <w:r w:rsidR="00264C1A">
        <w:t xml:space="preserve">Figure </w:t>
      </w:r>
      <w:r w:rsidR="00264C1A">
        <w:rPr>
          <w:noProof/>
        </w:rPr>
        <w:t>1.3</w:t>
      </w:r>
      <w:r w:rsidR="00264C1A">
        <w:t>.</w:t>
      </w:r>
      <w:r w:rsidR="00264C1A">
        <w:rPr>
          <w:noProof/>
        </w:rPr>
        <w:t>1</w:t>
      </w:r>
      <w:r w:rsidR="005B09C0">
        <w:rPr>
          <w:lang w:val="en-US"/>
        </w:rPr>
        <w:fldChar w:fldCharType="end"/>
      </w:r>
      <w:r w:rsidR="005B09C0">
        <w:rPr>
          <w:lang w:val="en-US"/>
        </w:rPr>
        <w:t>.</w:t>
      </w:r>
    </w:p>
    <w:p w:rsidR="00A772A4" w:rsidRPr="005548B0" w:rsidRDefault="00A772A4" w:rsidP="00F64F2F">
      <w:pPr>
        <w:pStyle w:val="JRNCBody"/>
        <w:spacing w:before="0" w:after="0" w:line="480" w:lineRule="auto"/>
        <w:ind w:firstLine="360"/>
        <w:jc w:val="left"/>
        <w:rPr>
          <w:lang w:val="en-US"/>
        </w:rPr>
      </w:pPr>
    </w:p>
    <w:p w:rsidR="005B09C0" w:rsidRDefault="00032A03" w:rsidP="005B09C0">
      <w:pPr>
        <w:pStyle w:val="JRNCBody"/>
        <w:keepNext/>
        <w:spacing w:before="0" w:after="0" w:line="480" w:lineRule="auto"/>
        <w:jc w:val="left"/>
      </w:pPr>
      <w:r w:rsidRPr="005548B0">
        <w:rPr>
          <w:noProof/>
          <w:lang w:val="en-US" w:eastAsia="en-US"/>
        </w:rPr>
        <w:drawing>
          <wp:inline distT="0" distB="0" distL="0" distR="0" wp14:anchorId="56FD3115" wp14:editId="4A50C559">
            <wp:extent cx="5486400" cy="3075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075940"/>
                    </a:xfrm>
                    <a:prstGeom prst="rect">
                      <a:avLst/>
                    </a:prstGeom>
                    <a:noFill/>
                    <a:ln>
                      <a:noFill/>
                    </a:ln>
                  </pic:spPr>
                </pic:pic>
              </a:graphicData>
            </a:graphic>
          </wp:inline>
        </w:drawing>
      </w:r>
    </w:p>
    <w:p w:rsidR="00032A03" w:rsidRDefault="005B09C0" w:rsidP="005B09C0">
      <w:pPr>
        <w:pStyle w:val="Caption"/>
      </w:pPr>
      <w:bookmarkStart w:id="0" w:name="_Ref441649453"/>
      <w:r>
        <w:t xml:space="preserve">Figure </w:t>
      </w:r>
      <w:r w:rsidR="00707D24">
        <w:fldChar w:fldCharType="begin"/>
      </w:r>
      <w:r w:rsidR="00707D24">
        <w:instrText xml:space="preserve"> STYLEREF 2 \s </w:instrText>
      </w:r>
      <w:r w:rsidR="00707D24">
        <w:fldChar w:fldCharType="separate"/>
      </w:r>
      <w:r w:rsidR="00264C1A">
        <w:rPr>
          <w:noProof/>
        </w:rPr>
        <w:t>1.3</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1</w:t>
      </w:r>
      <w:r w:rsidR="00707D24">
        <w:rPr>
          <w:noProof/>
        </w:rPr>
        <w:fldChar w:fldCharType="end"/>
      </w:r>
      <w:bookmarkEnd w:id="0"/>
      <w:r>
        <w:rPr>
          <w:noProof/>
        </w:rPr>
        <w:t xml:space="preserve"> </w:t>
      </w:r>
      <w:r w:rsidRPr="008470EB">
        <w:rPr>
          <w:noProof/>
        </w:rPr>
        <w:t>Dissolution of the irradiated DUO2 Pellet.</w:t>
      </w:r>
    </w:p>
    <w:p w:rsidR="00032A03" w:rsidRDefault="00032A03" w:rsidP="00F64F2F">
      <w:pPr>
        <w:pStyle w:val="JRNCBody"/>
        <w:spacing w:before="0" w:after="0" w:line="480" w:lineRule="auto"/>
        <w:ind w:firstLine="360"/>
        <w:jc w:val="left"/>
        <w:rPr>
          <w:noProof/>
          <w:lang w:val="en-US" w:eastAsia="en-US"/>
        </w:rPr>
      </w:pP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a cold trap with the help of a </w:t>
      </w:r>
      <w:proofErr w:type="spellStart"/>
      <w:r w:rsidRPr="005548B0">
        <w:rPr>
          <w:lang w:val="en-US"/>
        </w:rPr>
        <w:t>schlenk</w:t>
      </w:r>
      <w:proofErr w:type="spellEnd"/>
      <w:r w:rsidRPr="005548B0">
        <w:rPr>
          <w:lang w:val="en-US"/>
        </w:rPr>
        <w:t xml:space="preserve">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rsidR="00032A03" w:rsidRPr="005548B0" w:rsidRDefault="00032A03" w:rsidP="00F64F2F">
      <w:pPr>
        <w:pStyle w:val="JRNCBody"/>
        <w:spacing w:before="0" w:after="0" w:line="480" w:lineRule="auto"/>
        <w:ind w:firstLine="360"/>
        <w:jc w:val="left"/>
        <w:rPr>
          <w:lang w:val="en-US"/>
        </w:rPr>
      </w:pPr>
      <w:r w:rsidRPr="005548B0">
        <w:rPr>
          <w:lang w:val="en-US"/>
        </w:rPr>
        <w:lastRenderedPageBreak/>
        <w:t xml:space="preserve">In order to reduce the amount of activity per sample, 500 </w:t>
      </w:r>
      <w:proofErr w:type="spellStart"/>
      <w:r w:rsidRPr="005548B0">
        <w:rPr>
          <w:lang w:val="en-US"/>
        </w:rPr>
        <w:t>μl</w:t>
      </w:r>
      <w:proofErr w:type="spellEnd"/>
      <w:r w:rsidRPr="005548B0">
        <w:rPr>
          <w:lang w:val="en-US"/>
        </w:rPr>
        <w:t xml:space="preserve"> from the dissolution solution was diluted to 5 ml and the concentration was changed to 4 M HNO</w:t>
      </w:r>
      <w:r w:rsidRPr="005548B0">
        <w:rPr>
          <w:vertAlign w:val="subscript"/>
          <w:lang w:val="en-US"/>
        </w:rPr>
        <w:t>3</w:t>
      </w:r>
      <w:r w:rsidRPr="005548B0">
        <w:rPr>
          <w:lang w:val="en-US"/>
        </w:rPr>
        <w:t>. This was subsequently called the, “stock solution”.</w:t>
      </w:r>
      <w:r>
        <w:rPr>
          <w:lang w:val="en-US"/>
        </w:rPr>
        <w:t xml:space="preserve"> The activity concentration of the stock solution was about </w:t>
      </w:r>
      <w:r w:rsidR="00517DB7">
        <w:rPr>
          <w:lang w:val="en-US"/>
        </w:rPr>
        <w:t>0</w:t>
      </w:r>
      <w:r w:rsidR="00014F9B">
        <w:rPr>
          <w:lang w:val="en-US"/>
        </w:rPr>
        <w:t>.0</w:t>
      </w:r>
      <w:r>
        <w:rPr>
          <w:lang w:val="en-US"/>
        </w:rPr>
        <w:t>8</w:t>
      </w:r>
      <w:r w:rsidR="00014F9B">
        <w:rPr>
          <w:lang w:val="en-US"/>
        </w:rPr>
        <w:t xml:space="preserve"> </w:t>
      </w:r>
      <w:proofErr w:type="spellStart"/>
      <w:r w:rsidR="00014F9B">
        <w:rPr>
          <w:lang w:val="en-US"/>
        </w:rPr>
        <w:t>μ</w:t>
      </w:r>
      <w:r>
        <w:rPr>
          <w:lang w:val="en-US"/>
        </w:rPr>
        <w:t>Ci</w:t>
      </w:r>
      <w:proofErr w:type="spellEnd"/>
      <w:r>
        <w:rPr>
          <w:lang w:val="en-US"/>
        </w:rPr>
        <w:t>/</w:t>
      </w:r>
      <w:proofErr w:type="spellStart"/>
      <w:r w:rsidR="00014F9B">
        <w:rPr>
          <w:lang w:val="en-US"/>
        </w:rPr>
        <w:t>μ</w:t>
      </w:r>
      <w:r>
        <w:rPr>
          <w:lang w:val="en-US"/>
        </w:rPr>
        <w:t>L</w:t>
      </w:r>
      <w:proofErr w:type="spellEnd"/>
      <w:r>
        <w:rPr>
          <w:lang w:val="en-US"/>
        </w:rPr>
        <w:t>.</w:t>
      </w:r>
      <w:r w:rsidRPr="005548B0">
        <w:rPr>
          <w:lang w:val="en-US"/>
        </w:rPr>
        <w:t xml:space="preserve"> The stock solution was stored in its own 20 ml glass scintillati</w:t>
      </w:r>
      <w:r w:rsidR="00517DB7">
        <w:rPr>
          <w:lang w:val="en-US"/>
        </w:rPr>
        <w:t>on vial in a lead pig inside a</w:t>
      </w:r>
      <w:r w:rsidRPr="005548B0">
        <w:rPr>
          <w:lang w:val="en-US"/>
        </w:rPr>
        <w:t xml:space="preserve"> </w:t>
      </w:r>
      <w:proofErr w:type="spellStart"/>
      <w:r w:rsidRPr="005548B0">
        <w:rPr>
          <w:lang w:val="en-US"/>
        </w:rPr>
        <w:t>glovebox</w:t>
      </w:r>
      <w:proofErr w:type="spellEnd"/>
      <w:r w:rsidR="00014F9B">
        <w:rPr>
          <w:lang w:val="en-US"/>
        </w:rPr>
        <w:t xml:space="preserve">. Each PUREX process used 500 </w:t>
      </w:r>
      <w:proofErr w:type="spellStart"/>
      <w:r w:rsidR="00014F9B">
        <w:rPr>
          <w:lang w:val="en-US"/>
        </w:rPr>
        <w:t>μL</w:t>
      </w:r>
      <w:proofErr w:type="spellEnd"/>
      <w:r w:rsidRPr="005548B0">
        <w:rPr>
          <w:lang w:val="en-US"/>
        </w:rPr>
        <w:t xml:space="preserve"> aliquots from this stock solution. </w:t>
      </w:r>
    </w:p>
    <w:p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r w:rsidR="00264C1A">
        <w:t xml:space="preserve">Figure </w:t>
      </w:r>
      <w:r w:rsidR="00264C1A">
        <w:rPr>
          <w:noProof/>
        </w:rPr>
        <w:t>1.3</w:t>
      </w:r>
      <w:r w:rsidR="00264C1A">
        <w:t>.</w:t>
      </w:r>
      <w:r w:rsidR="00264C1A">
        <w:rPr>
          <w:noProof/>
        </w:rPr>
        <w:t>2</w:t>
      </w:r>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Each e</w:t>
      </w:r>
      <w:r w:rsidRPr="005548B0">
        <w:rPr>
          <w:lang w:val="en-US"/>
        </w:rPr>
        <w:t xml:space="preserve">xperiment </w:t>
      </w:r>
      <w:r>
        <w:rPr>
          <w:lang w:val="en-US"/>
        </w:rPr>
        <w:t xml:space="preserve">started </w:t>
      </w:r>
      <w:r w:rsidRPr="005548B0">
        <w:rPr>
          <w:lang w:val="en-US"/>
        </w:rPr>
        <w:t xml:space="preserve">with transferring a 500 </w:t>
      </w:r>
      <w:proofErr w:type="spellStart"/>
      <w:r w:rsidRPr="005548B0">
        <w:rPr>
          <w:lang w:val="en-US"/>
        </w:rPr>
        <w:t>μl</w:t>
      </w:r>
      <w:proofErr w:type="spellEnd"/>
      <w:r w:rsidRPr="005548B0">
        <w:rPr>
          <w:lang w:val="en-US"/>
        </w:rPr>
        <w:t xml:space="preserve">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w:t>
      </w:r>
      <w:proofErr w:type="gramStart"/>
      <w:r>
        <w:rPr>
          <w:lang w:val="en-US"/>
        </w:rPr>
        <w:t>Pu(</w:t>
      </w:r>
      <w:proofErr w:type="gramEnd"/>
      <w:r>
        <w:rPr>
          <w:lang w:val="en-US"/>
        </w:rPr>
        <w:t>III) to Pu(IV).</w:t>
      </w:r>
      <w:r w:rsidRPr="005548B0">
        <w:rPr>
          <w:lang w:val="en-US"/>
        </w:rPr>
        <w:t xml:space="preserve"> </w:t>
      </w:r>
    </w:p>
    <w:p w:rsidR="00032A03" w:rsidRDefault="00032A03" w:rsidP="00F64F2F">
      <w:pPr>
        <w:pStyle w:val="JRNCBody"/>
        <w:spacing w:before="0" w:after="0" w:line="480" w:lineRule="auto"/>
        <w:ind w:firstLine="360"/>
        <w:jc w:val="left"/>
        <w:rPr>
          <w:lang w:val="en-US"/>
        </w:rPr>
      </w:pPr>
    </w:p>
    <w:p w:rsidR="005B09C0" w:rsidRDefault="00032A03" w:rsidP="005B09C0">
      <w:pPr>
        <w:pStyle w:val="JRNCBody"/>
        <w:keepNext/>
        <w:spacing w:before="0" w:after="0" w:line="480" w:lineRule="auto"/>
        <w:jc w:val="center"/>
      </w:pPr>
      <w:r>
        <w:rPr>
          <w:noProof/>
          <w:lang w:val="en-US" w:eastAsia="en-US"/>
        </w:rPr>
        <w:drawing>
          <wp:inline distT="0" distB="0" distL="0" distR="0" wp14:anchorId="6AEA1F80" wp14:editId="32C74EDD">
            <wp:extent cx="4333875" cy="340215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37253" cy="3404804"/>
                    </a:xfrm>
                    <a:prstGeom prst="rect">
                      <a:avLst/>
                    </a:prstGeom>
                  </pic:spPr>
                </pic:pic>
              </a:graphicData>
            </a:graphic>
          </wp:inline>
        </w:drawing>
      </w:r>
    </w:p>
    <w:p w:rsidR="005B09C0" w:rsidRDefault="005B09C0" w:rsidP="005B09C0">
      <w:pPr>
        <w:pStyle w:val="Caption"/>
      </w:pPr>
      <w:bookmarkStart w:id="1" w:name="_Ref441649592"/>
      <w:r>
        <w:t xml:space="preserve">Figure </w:t>
      </w:r>
      <w:r w:rsidR="00707D24">
        <w:fldChar w:fldCharType="begin"/>
      </w:r>
      <w:r w:rsidR="00707D24">
        <w:instrText xml:space="preserve"> STYLEREF 2 \s </w:instrText>
      </w:r>
      <w:r w:rsidR="00707D24">
        <w:fldChar w:fldCharType="separate"/>
      </w:r>
      <w:r w:rsidR="00264C1A">
        <w:rPr>
          <w:noProof/>
        </w:rPr>
        <w:t>1.3</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2</w:t>
      </w:r>
      <w:r w:rsidR="00707D24">
        <w:rPr>
          <w:noProof/>
        </w:rPr>
        <w:fldChar w:fldCharType="end"/>
      </w:r>
      <w:bookmarkEnd w:id="1"/>
      <w:r>
        <w:rPr>
          <w:noProof/>
        </w:rPr>
        <w:t xml:space="preserve"> </w:t>
      </w:r>
      <w:r w:rsidRPr="007F09F7">
        <w:rPr>
          <w:noProof/>
        </w:rPr>
        <w:t>Flow chart for experiment.</w:t>
      </w:r>
    </w:p>
    <w:p w:rsidR="005B09C0" w:rsidRDefault="005B09C0" w:rsidP="005B09C0">
      <w:pPr>
        <w:pStyle w:val="JRNCBody"/>
        <w:keepNext/>
        <w:spacing w:before="0" w:after="0" w:line="480" w:lineRule="auto"/>
        <w:jc w:val="center"/>
      </w:pPr>
    </w:p>
    <w:p w:rsidR="00032A03" w:rsidRDefault="00032A03" w:rsidP="005B09C0">
      <w:pPr>
        <w:pStyle w:val="JRNCBody"/>
        <w:spacing w:before="0" w:after="0" w:line="480" w:lineRule="auto"/>
        <w:ind w:firstLine="360"/>
        <w:jc w:val="center"/>
        <w:rPr>
          <w:lang w:val="en-US"/>
        </w:rPr>
      </w:pPr>
    </w:p>
    <w:p w:rsidR="00410BCD" w:rsidRDefault="00032A03" w:rsidP="00F64F2F">
      <w:pPr>
        <w:pStyle w:val="JRNCBody"/>
        <w:spacing w:before="0" w:after="0" w:line="480" w:lineRule="auto"/>
        <w:ind w:firstLine="360"/>
        <w:jc w:val="left"/>
        <w:rPr>
          <w:lang w:val="en-US"/>
        </w:rPr>
      </w:pPr>
      <w:r w:rsidRPr="005548B0">
        <w:rPr>
          <w:lang w:val="en-US"/>
        </w:rPr>
        <w:lastRenderedPageBreak/>
        <w:t xml:space="preserve">This 500 </w:t>
      </w:r>
      <w:proofErr w:type="spellStart"/>
      <w:r w:rsidRPr="005548B0">
        <w:rPr>
          <w:lang w:val="en-US"/>
        </w:rPr>
        <w:t>μl</w:t>
      </w:r>
      <w:proofErr w:type="spellEnd"/>
      <w:r w:rsidRPr="005548B0">
        <w:rPr>
          <w:lang w:val="en-US"/>
        </w:rPr>
        <w:t xml:space="preserve">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me of TBP varied with experiment, but 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rsidR="00410BCD" w:rsidRDefault="00410BCD" w:rsidP="00410BCD">
      <w:pPr>
        <w:ind w:firstLine="360"/>
      </w:pPr>
      <w:r>
        <w:t>The excess of TBP used was usually 0.2 ml. For example, each aliquot of HNO</w:t>
      </w:r>
      <w:r>
        <w:rPr>
          <w:vertAlign w:val="subscript"/>
        </w:rPr>
        <w:t>3</w:t>
      </w:r>
      <w:r>
        <w:t xml:space="preserve"> stock solution was 0.5 ml, and if an excess of 0.2 ml TBP was used as an intermediary, then 0.7 ml of TBP would be initially added to the stock solution and 0.5 ml would be removed for the TBP collection vial. Subsequent contacts would proceed with the addition of 0.5 ml of TBP to keep the overall volume of TBP at 0.7 ml in the mixing solution. </w:t>
      </w:r>
    </w:p>
    <w:p w:rsidR="00EE419F" w:rsidRDefault="00032A03" w:rsidP="00F64F2F">
      <w:pPr>
        <w:pStyle w:val="JRNCBody"/>
        <w:spacing w:before="0" w:after="0" w:line="480" w:lineRule="auto"/>
        <w:ind w:firstLine="360"/>
        <w:jc w:val="left"/>
        <w:rPr>
          <w:lang w:val="en-US"/>
        </w:rPr>
      </w:pPr>
      <w:r w:rsidRPr="005548B0">
        <w:rPr>
          <w:lang w:val="en-US"/>
        </w:rPr>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 An example of the settled phases are shown in </w:t>
      </w:r>
      <w:r w:rsidR="005B09C0">
        <w:rPr>
          <w:lang w:val="en-US"/>
        </w:rPr>
        <w:fldChar w:fldCharType="begin"/>
      </w:r>
      <w:r w:rsidR="005B09C0">
        <w:rPr>
          <w:lang w:val="en-US"/>
        </w:rPr>
        <w:instrText xml:space="preserve"> REF _Ref437852468 \h </w:instrText>
      </w:r>
      <w:r w:rsidR="005B09C0">
        <w:rPr>
          <w:lang w:val="en-US"/>
        </w:rPr>
      </w:r>
      <w:r w:rsidR="005B09C0">
        <w:rPr>
          <w:lang w:val="en-US"/>
        </w:rPr>
        <w:fldChar w:fldCharType="separate"/>
      </w:r>
      <w:r w:rsidR="00264C1A">
        <w:t xml:space="preserve">Figure </w:t>
      </w:r>
      <w:r w:rsidR="00264C1A">
        <w:rPr>
          <w:noProof/>
        </w:rPr>
        <w:t>1.3</w:t>
      </w:r>
      <w:r w:rsidR="00264C1A">
        <w:t>.</w:t>
      </w:r>
      <w:r w:rsidR="00264C1A">
        <w:rPr>
          <w:noProof/>
        </w:rPr>
        <w:t>3</w:t>
      </w:r>
      <w:r w:rsidR="005B09C0">
        <w:rPr>
          <w:lang w:val="en-US"/>
        </w:rPr>
        <w:fldChar w:fldCharType="end"/>
      </w:r>
      <w:r w:rsidR="005B09C0">
        <w:rPr>
          <w:lang w:val="en-US"/>
        </w:rPr>
        <w:t>.</w:t>
      </w:r>
      <w:r w:rsidR="0095605F">
        <w:rPr>
          <w:lang w:val="en-US"/>
        </w:rPr>
        <w:t xml:space="preserve"> </w:t>
      </w:r>
    </w:p>
    <w:p w:rsidR="00EE419F" w:rsidRDefault="00EE419F" w:rsidP="00F64F2F">
      <w:pPr>
        <w:pStyle w:val="JRNCBody"/>
        <w:spacing w:before="0" w:after="0" w:line="480" w:lineRule="auto"/>
        <w:ind w:firstLine="360"/>
        <w:jc w:val="left"/>
        <w:rPr>
          <w:lang w:val="en-US"/>
        </w:rPr>
      </w:pPr>
    </w:p>
    <w:p w:rsidR="00EE419F" w:rsidRDefault="00EE419F" w:rsidP="00EE419F">
      <w:pPr>
        <w:keepNext/>
        <w:ind w:firstLine="360"/>
        <w:jc w:val="center"/>
      </w:pPr>
      <w:r>
        <w:rPr>
          <w:noProof/>
        </w:rPr>
        <w:drawing>
          <wp:inline distT="0" distB="0" distL="0" distR="0" wp14:anchorId="5E40975A" wp14:editId="6EFB2F22">
            <wp:extent cx="2543175" cy="1524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43175" cy="1524000"/>
                    </a:xfrm>
                    <a:prstGeom prst="rect">
                      <a:avLst/>
                    </a:prstGeom>
                  </pic:spPr>
                </pic:pic>
              </a:graphicData>
            </a:graphic>
          </wp:inline>
        </w:drawing>
      </w:r>
    </w:p>
    <w:p w:rsidR="00EE419F" w:rsidRDefault="00EE419F" w:rsidP="00EE419F">
      <w:pPr>
        <w:pStyle w:val="Caption"/>
      </w:pPr>
      <w:bookmarkStart w:id="2" w:name="_Ref437852468"/>
      <w:r>
        <w:t xml:space="preserve">Figure </w:t>
      </w:r>
      <w:r w:rsidR="00707D24">
        <w:fldChar w:fldCharType="begin"/>
      </w:r>
      <w:r w:rsidR="00707D24">
        <w:instrText xml:space="preserve"> STYLEREF 2 \s </w:instrText>
      </w:r>
      <w:r w:rsidR="00707D24">
        <w:fldChar w:fldCharType="separate"/>
      </w:r>
      <w:r w:rsidR="00264C1A">
        <w:rPr>
          <w:noProof/>
        </w:rPr>
        <w:t>1.3</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3</w:t>
      </w:r>
      <w:r w:rsidR="00707D24">
        <w:rPr>
          <w:noProof/>
        </w:rPr>
        <w:fldChar w:fldCharType="end"/>
      </w:r>
      <w:bookmarkEnd w:id="2"/>
      <w:r>
        <w:t xml:space="preserve"> HNO</w:t>
      </w:r>
      <w:r w:rsidRPr="005B09C0">
        <w:rPr>
          <w:vertAlign w:val="subscript"/>
        </w:rPr>
        <w:t>3</w:t>
      </w:r>
      <w:r>
        <w:t xml:space="preserve"> and TBP phase separation.</w:t>
      </w:r>
    </w:p>
    <w:p w:rsidR="00EE419F" w:rsidRDefault="00EE419F" w:rsidP="00F64F2F">
      <w:pPr>
        <w:pStyle w:val="JRNCBody"/>
        <w:spacing w:before="0" w:after="0" w:line="480" w:lineRule="auto"/>
        <w:ind w:firstLine="360"/>
        <w:jc w:val="left"/>
        <w:rPr>
          <w:lang w:val="en-US"/>
        </w:rPr>
      </w:pPr>
    </w:p>
    <w:p w:rsidR="00032A03" w:rsidRPr="005548B0" w:rsidRDefault="0095605F" w:rsidP="0095605F">
      <w:pPr>
        <w:pStyle w:val="JRNCBody"/>
        <w:spacing w:before="0" w:after="0" w:line="480" w:lineRule="auto"/>
        <w:jc w:val="left"/>
        <w:rPr>
          <w:lang w:val="en-US"/>
        </w:rPr>
      </w:pPr>
      <w:r>
        <w:rPr>
          <w:lang w:val="en-US"/>
        </w:rPr>
        <w:t>W</w:t>
      </w:r>
      <w:r w:rsidR="00032A03" w:rsidRPr="005548B0">
        <w:rPr>
          <w:lang w:val="en-US"/>
        </w:rPr>
        <w:t>ith the help of a centrifuge</w:t>
      </w:r>
      <w:r w:rsidR="00032A03">
        <w:rPr>
          <w:lang w:val="en-US"/>
        </w:rPr>
        <w:t xml:space="preserve"> and </w:t>
      </w:r>
      <w:r w:rsidR="00032A03" w:rsidRPr="005A51E5">
        <w:rPr>
          <w:i/>
          <w:lang w:val="en-US"/>
        </w:rPr>
        <w:t>careful</w:t>
      </w:r>
      <w:r w:rsidR="00032A03">
        <w:rPr>
          <w:lang w:val="en-US"/>
        </w:rPr>
        <w:t xml:space="preserve"> pipetting</w:t>
      </w:r>
      <w:r>
        <w:rPr>
          <w:lang w:val="en-US"/>
        </w:rPr>
        <w:t>, the two phases were physically separated into two different vials</w:t>
      </w:r>
      <w:r w:rsidR="00032A03" w:rsidRPr="005548B0">
        <w:rPr>
          <w:lang w:val="en-US"/>
        </w:rPr>
        <w:t xml:space="preserve">. </w:t>
      </w:r>
      <w:r w:rsidR="00BF314F">
        <w:rPr>
          <w:lang w:val="en-US"/>
        </w:rPr>
        <w:t>For the PUREX cycles s</w:t>
      </w:r>
      <w:r w:rsidR="00032A03" w:rsidRPr="005548B0">
        <w:rPr>
          <w:lang w:val="en-US"/>
        </w:rPr>
        <w:t>ubsequent contacts</w:t>
      </w:r>
      <w:r w:rsidR="00032A03">
        <w:rPr>
          <w:lang w:val="en-US"/>
        </w:rPr>
        <w:t xml:space="preserve"> o</w:t>
      </w:r>
      <w:r w:rsidR="00BF314F">
        <w:rPr>
          <w:lang w:val="en-US"/>
        </w:rPr>
        <w:t xml:space="preserve">ccurred </w:t>
      </w:r>
      <w:r w:rsidR="00032A03" w:rsidRPr="005548B0">
        <w:rPr>
          <w:lang w:val="en-US"/>
        </w:rPr>
        <w:t xml:space="preserve">to ensure the quantitative recovery of heavy metal from the </w:t>
      </w:r>
      <w:r w:rsidR="00032A03">
        <w:rPr>
          <w:lang w:val="en-US"/>
        </w:rPr>
        <w:t>stock solution</w:t>
      </w:r>
      <w:r w:rsidR="00410BCD">
        <w:rPr>
          <w:lang w:val="en-US"/>
        </w:rPr>
        <w:t xml:space="preserve"> with the TBP collected in a single vial</w:t>
      </w:r>
      <w:r w:rsidR="00032A03" w:rsidRPr="005548B0">
        <w:rPr>
          <w:lang w:val="en-US"/>
        </w:rPr>
        <w:t>.</w:t>
      </w:r>
    </w:p>
    <w:p w:rsidR="00032A03" w:rsidRDefault="00032A03" w:rsidP="00F64F2F">
      <w:pPr>
        <w:pStyle w:val="JRNCBody"/>
        <w:spacing w:before="0" w:after="0" w:line="480" w:lineRule="auto"/>
        <w:ind w:firstLine="360"/>
        <w:jc w:val="left"/>
        <w:rPr>
          <w:lang w:val="en-US"/>
        </w:rPr>
      </w:pPr>
      <w:r>
        <w:rPr>
          <w:lang w:val="en-US"/>
        </w:rPr>
        <w:lastRenderedPageBreak/>
        <w:t>Two concentrations of HNO</w:t>
      </w:r>
      <w:r>
        <w:rPr>
          <w:vertAlign w:val="subscript"/>
          <w:lang w:val="en-US"/>
        </w:rPr>
        <w:t>3</w:t>
      </w:r>
      <w:r>
        <w:rPr>
          <w:lang w:val="en-US"/>
        </w:rPr>
        <w:t xml:space="preserve"> were used in the ferrous </w:t>
      </w:r>
      <w:proofErr w:type="spellStart"/>
      <w:r>
        <w:rPr>
          <w:lang w:val="en-US"/>
        </w:rPr>
        <w:t>sulfamate</w:t>
      </w:r>
      <w:proofErr w:type="spellEnd"/>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873EDA">
        <w:rPr>
          <w:lang w:val="en-US"/>
        </w:rPr>
        <w:t>occurs because</w:t>
      </w:r>
      <w:r w:rsidR="00EF3DCD">
        <w:rPr>
          <w:lang w:val="en-US"/>
        </w:rPr>
        <w:t xml:space="preserve"> NO</w:t>
      </w:r>
      <w:r w:rsidR="00EF3DCD">
        <w:rPr>
          <w:vertAlign w:val="subscript"/>
          <w:lang w:val="en-US"/>
        </w:rPr>
        <w:t>3</w:t>
      </w:r>
      <w:r w:rsidR="00EF3DCD">
        <w:rPr>
          <w:vertAlign w:val="superscript"/>
          <w:lang w:val="en-US"/>
        </w:rPr>
        <w:t>-</w:t>
      </w:r>
      <w:r w:rsidR="00EF3DCD">
        <w:rPr>
          <w:lang w:val="en-US"/>
        </w:rPr>
        <w:t xml:space="preserve"> concentrations</w:t>
      </w:r>
      <w:r w:rsidR="00873EDA">
        <w:rPr>
          <w:lang w:val="en-US"/>
        </w:rPr>
        <w:t xml:space="preserve"> affect the distribution ratio for uranium.</w:t>
      </w:r>
      <w:r>
        <w:rPr>
          <w:lang w:val="en-US"/>
        </w:rPr>
        <w:t xml:space="preserve"> </w:t>
      </w:r>
    </w:p>
    <w:p w:rsidR="00032A03" w:rsidRPr="005548B0" w:rsidRDefault="00032A03" w:rsidP="00F64F2F">
      <w:pPr>
        <w:pStyle w:val="JRNCBody"/>
        <w:spacing w:before="0" w:after="0" w:line="480" w:lineRule="auto"/>
        <w:ind w:firstLine="360"/>
        <w:jc w:val="left"/>
        <w:rPr>
          <w:lang w:val="en-US"/>
        </w:rPr>
      </w:pPr>
      <w:r>
        <w:rPr>
          <w:lang w:val="en-US"/>
        </w:rPr>
        <w:t xml:space="preserve">After the back extraction of </w:t>
      </w:r>
      <w:proofErr w:type="gramStart"/>
      <w:r>
        <w:rPr>
          <w:lang w:val="en-US"/>
        </w:rPr>
        <w:t>Pu(</w:t>
      </w:r>
      <w:proofErr w:type="gramEnd"/>
      <w:r>
        <w:rPr>
          <w:lang w:val="en-US"/>
        </w:rPr>
        <w:t xml:space="preserve">III) the solution was prepped for another cycle of Pu decontamination with the addition of </w:t>
      </w:r>
      <w:r w:rsidRPr="005548B0">
        <w:rPr>
          <w:lang w:val="en-US"/>
        </w:rPr>
        <w:t>NaNO</w:t>
      </w:r>
      <w:r w:rsidRPr="005548B0">
        <w:rPr>
          <w:vertAlign w:val="subscript"/>
          <w:lang w:val="en-US"/>
        </w:rPr>
        <w:t>2</w:t>
      </w:r>
      <w:r>
        <w:rPr>
          <w:lang w:val="en-US"/>
        </w:rPr>
        <w:t>. Dry runs of the above described experiment were conducted with natural uranium to ensure that uranium is removed from the “stock solution” and does not make its way to the product solution. Each of the above steps were analyzed with gamma spectroscopy</w:t>
      </w:r>
      <w:r w:rsidR="00995D10">
        <w:rPr>
          <w:lang w:val="en-US"/>
        </w:rPr>
        <w:t xml:space="preserve"> for fission products</w:t>
      </w:r>
      <w:r>
        <w:rPr>
          <w:lang w:val="en-US"/>
        </w:rPr>
        <w:t xml:space="preserve">. The aqueous phases were additionally quantified by ICP-MS analysis. </w:t>
      </w:r>
    </w:p>
    <w:p w:rsidR="00A85018" w:rsidRDefault="00C635A8" w:rsidP="00A645F3">
      <w:r>
        <w:tab/>
      </w:r>
    </w:p>
    <w:p w:rsidR="00F91917" w:rsidRDefault="00F650AF" w:rsidP="00F91917">
      <w:pPr>
        <w:pStyle w:val="Heading2"/>
      </w:pPr>
      <w:r>
        <w:t>Methods</w:t>
      </w:r>
    </w:p>
    <w:p w:rsidR="00F91917" w:rsidRDefault="00F91917" w:rsidP="00F91917">
      <w:pPr>
        <w:pStyle w:val="Heading3"/>
      </w:pPr>
      <w:r>
        <w:t xml:space="preserve">Distribution coefficient </w:t>
      </w:r>
    </w:p>
    <w:p w:rsidR="00F91917" w:rsidRPr="00F91917" w:rsidRDefault="00F91917" w:rsidP="00F91917"/>
    <w:p w:rsidR="00F650AF" w:rsidRPr="00F650AF" w:rsidRDefault="00844C2E" w:rsidP="00F91917">
      <w:pPr>
        <w:ind w:firstLine="360"/>
      </w:pPr>
      <w:r>
        <w:rPr>
          <w:bCs/>
        </w:rPr>
        <w:t xml:space="preserve">The distribution ratio determination took into consideration the different volumes of contacted solution. </w:t>
      </w:r>
      <w:r>
        <w:t>Although the distribution ratio does not depend on volume, the volume of the two species being mixed will determine the mass of solute in each phase – and because the measurements were recorded in mass concentrations, a relationship between concentration, mass and distribution ratio was used and is shown in</w:t>
      </w:r>
      <w:r w:rsidR="00FA143D">
        <w:t xml:space="preserve"> </w:t>
      </w:r>
      <w:r w:rsidR="00FA143D">
        <w:fldChar w:fldCharType="begin"/>
      </w:r>
      <w:r w:rsidR="00FA143D">
        <w:instrText xml:space="preserve"> REF _Ref441651549 \h </w:instrText>
      </w:r>
      <w:r w:rsidR="00FA143D">
        <w:fldChar w:fldCharType="separate"/>
      </w:r>
      <w:r w:rsidR="00264C1A">
        <w:t xml:space="preserve">Equation </w:t>
      </w:r>
      <w:r w:rsidR="00264C1A">
        <w:rPr>
          <w:noProof/>
        </w:rPr>
        <w:t>1.4</w:t>
      </w:r>
      <w:r w:rsidR="00264C1A">
        <w:t>.</w:t>
      </w:r>
      <w:r w:rsidR="00264C1A">
        <w:rPr>
          <w:noProof/>
        </w:rPr>
        <w:t>1</w:t>
      </w:r>
      <w:r w:rsidR="00FA143D">
        <w:fldChar w:fldCharType="end"/>
      </w:r>
      <w:r w:rsidR="00FA143D">
        <w:t xml:space="preserve">. </w:t>
      </w:r>
    </w:p>
    <w:p w:rsidR="00FA143D" w:rsidRDefault="00FA143D" w:rsidP="00707D24">
      <w:pPr>
        <w:pStyle w:val="EndNoteBibliographyTitle"/>
      </w:pPr>
      <w:bookmarkStart w:id="3" w:name="_Ref441651549"/>
      <w:r>
        <w:t xml:space="preserve">Equation </w:t>
      </w:r>
      <w:r w:rsidR="00707D24">
        <w:fldChar w:fldCharType="begin"/>
      </w:r>
      <w:r w:rsidR="00707D24">
        <w:instrText xml:space="preserve"> STYLEREF 2 \s </w:instrText>
      </w:r>
      <w:r w:rsidR="00707D24">
        <w:fldChar w:fldCharType="separate"/>
      </w:r>
      <w:r w:rsidR="00264C1A">
        <w:t>1.4</w:t>
      </w:r>
      <w:r w:rsidR="00707D24">
        <w:fldChar w:fldCharType="end"/>
      </w:r>
      <w:r w:rsidR="001754B7">
        <w:t>.</w:t>
      </w:r>
      <w:r w:rsidR="00707D24">
        <w:fldChar w:fldCharType="begin"/>
      </w:r>
      <w:r w:rsidR="00707D24">
        <w:instrText xml:space="preserve"> SEQ Equation \* ARABIC \s 2 </w:instrText>
      </w:r>
      <w:r w:rsidR="00707D24">
        <w:fldChar w:fldCharType="separate"/>
      </w:r>
      <w:r w:rsidR="00264C1A">
        <w:t>1</w:t>
      </w:r>
      <w:r w:rsidR="00707D24">
        <w:fldChar w:fldCharType="end"/>
      </w:r>
      <w:bookmarkEnd w:id="3"/>
      <w:r>
        <w:t xml:space="preserve"> Distribution ratio in terms of mass and volumes.</w:t>
      </w:r>
    </w:p>
    <w:tbl>
      <w:tblPr>
        <w:tblStyle w:val="TableGrid"/>
        <w:tblW w:w="0" w:type="auto"/>
        <w:tblLook w:val="04A0" w:firstRow="1" w:lastRow="0" w:firstColumn="1" w:lastColumn="0" w:noHBand="0" w:noVBand="1"/>
      </w:tblPr>
      <w:tblGrid>
        <w:gridCol w:w="1075"/>
        <w:gridCol w:w="6390"/>
        <w:gridCol w:w="1080"/>
      </w:tblGrid>
      <w:tr w:rsidR="00FA143D" w:rsidTr="00EF3DCD">
        <w:trPr>
          <w:trHeight w:val="1520"/>
        </w:trPr>
        <w:tc>
          <w:tcPr>
            <w:tcW w:w="1075" w:type="dxa"/>
            <w:noWrap/>
          </w:tcPr>
          <w:p w:rsidR="00FA143D" w:rsidRDefault="00FA143D" w:rsidP="00EF3DCD">
            <w:pPr>
              <w:spacing w:line="240" w:lineRule="auto"/>
            </w:pPr>
          </w:p>
        </w:tc>
        <w:tc>
          <w:tcPr>
            <w:tcW w:w="6390" w:type="dxa"/>
            <w:noWrap/>
          </w:tcPr>
          <w:p w:rsidR="00FA143D" w:rsidRDefault="00FA143D" w:rsidP="00EF3DCD">
            <m:oMathPara>
              <m:oMath>
                <m:r>
                  <w:rPr>
                    <w:rFonts w:ascii="Cambria Math" w:hAnsi="Cambria Math"/>
                  </w:rPr>
                  <m:t>DR=</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BP</m:t>
                        </m:r>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m</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r>
                  <w:rPr>
                    <w:rFonts w:ascii="Cambria Math" w:hAnsi="Cambria Math"/>
                  </w:rPr>
                  <m:t>=</m:t>
                </m:r>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TBP</m:t>
                        </m:r>
                      </m:sub>
                    </m:sSub>
                    <m:sSub>
                      <m:sSubPr>
                        <m:ctrlPr>
                          <w:rPr>
                            <w:rFonts w:ascii="Cambria Math" w:hAnsi="Cambria Math"/>
                            <w:i/>
                          </w:rPr>
                        </m:ctrlPr>
                      </m:sSubPr>
                      <m:e>
                        <m:r>
                          <w:rPr>
                            <w:rFonts w:ascii="Cambria Math" w:hAnsi="Cambria Math"/>
                          </w:rPr>
                          <m:t>ρ</m:t>
                        </m:r>
                      </m:e>
                      <m:sub>
                        <m:r>
                          <w:rPr>
                            <w:rFonts w:ascii="Cambria Math" w:hAnsi="Cambria Math"/>
                          </w:rPr>
                          <m:t>TBP</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sSub>
                      <m:sSubPr>
                        <m:ctrlPr>
                          <w:rPr>
                            <w:rFonts w:ascii="Cambria Math" w:hAnsi="Cambria Math"/>
                            <w:i/>
                          </w:rPr>
                        </m:ctrlPr>
                      </m:sSubPr>
                      <m:e>
                        <m:r>
                          <w:rPr>
                            <w:rFonts w:ascii="Cambria Math" w:hAnsi="Cambria Math"/>
                          </w:rPr>
                          <m:t>ρ</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oMath>
            </m:oMathPara>
          </w:p>
        </w:tc>
        <w:tc>
          <w:tcPr>
            <w:tcW w:w="1080" w:type="dxa"/>
            <w:noWrap/>
          </w:tcPr>
          <w:p w:rsidR="00FA143D" w:rsidRDefault="00FA143D" w:rsidP="00EF3DCD">
            <w:r>
              <w:fldChar w:fldCharType="begin"/>
            </w:r>
            <w:r>
              <w:instrText xml:space="preserve"> REF _Ref441651549 \h </w:instrText>
            </w:r>
            <w:r>
              <w:fldChar w:fldCharType="separate"/>
            </w:r>
            <w:r w:rsidR="00264C1A">
              <w:t xml:space="preserve">Equation </w:t>
            </w:r>
            <w:r w:rsidR="00264C1A">
              <w:rPr>
                <w:noProof/>
              </w:rPr>
              <w:t>1.4</w:t>
            </w:r>
            <w:r w:rsidR="00264C1A">
              <w:t>.</w:t>
            </w:r>
            <w:r w:rsidR="00264C1A">
              <w:rPr>
                <w:noProof/>
              </w:rPr>
              <w:t>1</w:t>
            </w:r>
            <w:r>
              <w:fldChar w:fldCharType="end"/>
            </w:r>
          </w:p>
        </w:tc>
      </w:tr>
    </w:tbl>
    <w:p w:rsidR="00FD0160" w:rsidRDefault="00B34A6E" w:rsidP="00A645F3">
      <w:proofErr w:type="gramStart"/>
      <w:r>
        <w:t>where</w:t>
      </w:r>
      <w:proofErr w:type="gramEnd"/>
      <w:r>
        <w:t xml:space="preserve"> </w:t>
      </w:r>
      <m:oMath>
        <m:r>
          <w:rPr>
            <w:rFonts w:ascii="Cambria Math" w:hAnsi="Cambria Math"/>
          </w:rPr>
          <m:t>m</m:t>
        </m:r>
      </m:oMath>
      <w:r>
        <w:t xml:space="preserve"> is the </w:t>
      </w:r>
      <w:bookmarkStart w:id="4" w:name="_GoBack"/>
      <w:bookmarkEnd w:id="4"/>
      <w:r>
        <w:t xml:space="preserve">mass of solute, </w:t>
      </w:r>
      <m:oMath>
        <m:r>
          <w:rPr>
            <w:rFonts w:ascii="Cambria Math" w:hAnsi="Cambria Math"/>
          </w:rPr>
          <m:t>V</m:t>
        </m:r>
      </m:oMath>
      <w:r>
        <w:t xml:space="preserve"> represents the volume, </w:t>
      </w:r>
      <m:oMath>
        <m:r>
          <w:rPr>
            <w:rFonts w:ascii="Cambria Math" w:hAnsi="Cambria Math"/>
          </w:rPr>
          <m:t>PPB</m:t>
        </m:r>
      </m:oMath>
      <w:r>
        <w:t xml:space="preserve"> refers to the parts per billion of solute to total solution, and </w:t>
      </w:r>
      <m:oMath>
        <m:r>
          <w:rPr>
            <w:rFonts w:ascii="Cambria Math" w:hAnsi="Cambria Math"/>
          </w:rPr>
          <m:t>ρ</m:t>
        </m:r>
      </m:oMath>
      <w:r>
        <w:t xml:space="preserve"> corresponds to the density of solution. Due to the fact that direct </w:t>
      </w:r>
      <w:r>
        <w:lastRenderedPageBreak/>
        <w:t>measurements of concentration of TBP were not possible with our MS methods, total mass of solute initially in solution was used and the mass in TBP was determined by taking the difference in solute concentration from the initial and final solutions of HNO</w:t>
      </w:r>
      <w:r>
        <w:rPr>
          <w:vertAlign w:val="subscript"/>
        </w:rPr>
        <w:t>3</w:t>
      </w:r>
      <w:r>
        <w:t>. This can be done by noting that the concentration of solute in HNO</w:t>
      </w:r>
      <w:r>
        <w:rPr>
          <w:vertAlign w:val="subscript"/>
        </w:rPr>
        <w:t>3</w:t>
      </w:r>
      <w:r>
        <w:t xml:space="preserve"> does not change even when the volume of TBP changes to 0.2 ml because the system was in equilibrium. For multiple contacts, calculating the distribution ratio becomes increasingly difficult due to the 0.2 ml TBP left in the stock vial and therefore distribution ratios were only calculated for a</w:t>
      </w:r>
      <w:r w:rsidR="00744435">
        <w:t xml:space="preserve"> single contact – which required a simple correction. This calculation will ignore decomposition effects from irradiation, the partial solubility of nitrate in TBP, and any density changes in the solutions.</w:t>
      </w:r>
    </w:p>
    <w:p w:rsidR="00CC37CA" w:rsidRPr="00A645F3" w:rsidRDefault="00CC37CA" w:rsidP="00A645F3"/>
    <w:p w:rsidR="005E165E" w:rsidRDefault="00BA4F7B" w:rsidP="005E165E">
      <w:pPr>
        <w:keepNext/>
        <w:jc w:val="center"/>
      </w:pPr>
      <w:r w:rsidRPr="0078499F">
        <w:rPr>
          <w:noProof/>
        </w:rPr>
        <w:drawing>
          <wp:inline distT="0" distB="0" distL="0" distR="0" wp14:anchorId="77AACB87" wp14:editId="6E4EFD3D">
            <wp:extent cx="4107871" cy="30882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2362" cy="3091632"/>
                    </a:xfrm>
                    <a:prstGeom prst="rect">
                      <a:avLst/>
                    </a:prstGeom>
                    <a:noFill/>
                    <a:ln>
                      <a:noFill/>
                    </a:ln>
                  </pic:spPr>
                </pic:pic>
              </a:graphicData>
            </a:graphic>
          </wp:inline>
        </w:drawing>
      </w:r>
    </w:p>
    <w:p w:rsidR="000A14E7" w:rsidRDefault="005E165E" w:rsidP="005E165E">
      <w:pPr>
        <w:pStyle w:val="Caption"/>
      </w:pPr>
      <w:bookmarkStart w:id="5" w:name="_Ref441655209"/>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1</w:t>
      </w:r>
      <w:r w:rsidR="00707D24">
        <w:rPr>
          <w:noProof/>
        </w:rPr>
        <w:fldChar w:fldCharType="end"/>
      </w:r>
      <w:bookmarkEnd w:id="5"/>
      <w:r>
        <w:t xml:space="preserve"> Mass percent of solute in TBP as a function of volume ratio</w:t>
      </w:r>
      <w:r w:rsidR="00B254A2">
        <w:t xml:space="preserve"> for a single contact</w:t>
      </w:r>
      <w:r>
        <w:t>.</w:t>
      </w:r>
    </w:p>
    <w:p w:rsidR="005E165E" w:rsidRDefault="005E165E" w:rsidP="005E165E"/>
    <w:p w:rsidR="005E165E" w:rsidRPr="005E165E" w:rsidRDefault="00C23F07" w:rsidP="005E165E">
      <w:r>
        <w:tab/>
        <w:t xml:space="preserve">The mass percent deposition in the TBP phase as a function of volumes is derived by rearranging </w:t>
      </w:r>
      <w:r w:rsidR="00C83BE4">
        <w:fldChar w:fldCharType="begin"/>
      </w:r>
      <w:r w:rsidR="00C83BE4">
        <w:instrText xml:space="preserve"> REF _Ref441651549 \h </w:instrText>
      </w:r>
      <w:r w:rsidR="00C83BE4">
        <w:fldChar w:fldCharType="separate"/>
      </w:r>
      <w:r w:rsidR="00264C1A">
        <w:t xml:space="preserve">Equation </w:t>
      </w:r>
      <w:r w:rsidR="00264C1A">
        <w:rPr>
          <w:noProof/>
        </w:rPr>
        <w:t>1.4</w:t>
      </w:r>
      <w:r w:rsidR="00264C1A">
        <w:t>.</w:t>
      </w:r>
      <w:r w:rsidR="00264C1A">
        <w:rPr>
          <w:noProof/>
        </w:rPr>
        <w:t>1</w:t>
      </w:r>
      <w:r w:rsidR="00C83BE4">
        <w:fldChar w:fldCharType="end"/>
      </w:r>
      <w:r w:rsidR="00C83BE4">
        <w:t xml:space="preserve"> </w:t>
      </w:r>
      <w:r>
        <w:t xml:space="preserve">into </w:t>
      </w:r>
      <w:r w:rsidR="00C83BE4">
        <w:fldChar w:fldCharType="begin"/>
      </w:r>
      <w:r w:rsidR="00C83BE4">
        <w:instrText xml:space="preserve"> REF _Ref441655156 \h </w:instrText>
      </w:r>
      <w:r w:rsidR="00C83BE4">
        <w:fldChar w:fldCharType="separate"/>
      </w:r>
      <w:r w:rsidR="00264C1A">
        <w:t xml:space="preserve">Equation </w:t>
      </w:r>
      <w:r w:rsidR="00264C1A">
        <w:rPr>
          <w:noProof/>
        </w:rPr>
        <w:t>1.4</w:t>
      </w:r>
      <w:r w:rsidR="00264C1A">
        <w:t>.</w:t>
      </w:r>
      <w:r w:rsidR="00264C1A">
        <w:rPr>
          <w:noProof/>
        </w:rPr>
        <w:t>2</w:t>
      </w:r>
      <w:r w:rsidR="00C83BE4">
        <w:fldChar w:fldCharType="end"/>
      </w:r>
      <w:r w:rsidR="00C83BE4">
        <w:t xml:space="preserve"> </w:t>
      </w:r>
      <w:r>
        <w:t>with the assumption that mass is conserved. This is for a single contact of TBP. Using literature values for distribution ratios between 2 M HNO</w:t>
      </w:r>
      <w:r>
        <w:rPr>
          <w:vertAlign w:val="subscript"/>
        </w:rPr>
        <w:t>3</w:t>
      </w:r>
      <w:r>
        <w:t xml:space="preserve"> at 0 % </w:t>
      </w:r>
      <w:r>
        <w:lastRenderedPageBreak/>
        <w:t xml:space="preserve">uranium saturation and 30 vol.% TBP, </w:t>
      </w:r>
      <w:r w:rsidR="00C83BE4">
        <w:fldChar w:fldCharType="begin"/>
      </w:r>
      <w:r w:rsidR="00C83BE4">
        <w:instrText xml:space="preserve"> REF _Ref441655209 \h </w:instrText>
      </w:r>
      <w:r w:rsidR="00C83BE4">
        <w:fldChar w:fldCharType="separate"/>
      </w:r>
      <w:r w:rsidR="00264C1A">
        <w:t xml:space="preserve">Figure </w:t>
      </w:r>
      <w:r w:rsidR="00264C1A">
        <w:rPr>
          <w:noProof/>
        </w:rPr>
        <w:t>1.4</w:t>
      </w:r>
      <w:r w:rsidR="00264C1A">
        <w:t>.</w:t>
      </w:r>
      <w:r w:rsidR="00264C1A">
        <w:rPr>
          <w:noProof/>
        </w:rPr>
        <w:t>1</w:t>
      </w:r>
      <w:r w:rsidR="00C83BE4">
        <w:fldChar w:fldCharType="end"/>
      </w:r>
      <w:r w:rsidR="00C83BE4">
        <w:t xml:space="preserve"> </w:t>
      </w:r>
      <w:r>
        <w:t xml:space="preserve">was produced with </w:t>
      </w:r>
      <w:r w:rsidR="00C83BE4">
        <w:fldChar w:fldCharType="begin"/>
      </w:r>
      <w:r w:rsidR="00C83BE4">
        <w:instrText xml:space="preserve"> REF _Ref441655156 \h </w:instrText>
      </w:r>
      <w:r w:rsidR="00C83BE4">
        <w:fldChar w:fldCharType="separate"/>
      </w:r>
      <w:r w:rsidR="00264C1A">
        <w:t xml:space="preserve">Equation </w:t>
      </w:r>
      <w:r w:rsidR="00264C1A">
        <w:rPr>
          <w:noProof/>
        </w:rPr>
        <w:t>1.4</w:t>
      </w:r>
      <w:r w:rsidR="00264C1A">
        <w:t>.</w:t>
      </w:r>
      <w:r w:rsidR="00264C1A">
        <w:rPr>
          <w:noProof/>
        </w:rPr>
        <w:t>2</w:t>
      </w:r>
      <w:r w:rsidR="00C83BE4">
        <w:fldChar w:fldCharType="end"/>
      </w:r>
      <w:r w:rsidR="00C83BE4">
        <w:t xml:space="preserve"> </w:t>
      </w:r>
      <w:r>
        <w:fldChar w:fldCharType="begin"/>
      </w:r>
      <w:r>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Stoller and Richards 1961)</w:t>
      </w:r>
      <w:r>
        <w:fldChar w:fldCharType="end"/>
      </w:r>
      <w:r>
        <w:t>. The sharp increase of uranium and plutonium in TBP at low volume ratios is due to its DR being greater than one for the actinides. This figure shows that as the volume of TBP in each contact increases, the percent mass extraction increases for all species.</w:t>
      </w:r>
    </w:p>
    <w:p w:rsidR="00C83BE4" w:rsidRDefault="00C83BE4" w:rsidP="00C83BE4">
      <w:pPr>
        <w:pStyle w:val="Equations"/>
      </w:pPr>
      <w:bookmarkStart w:id="6" w:name="_Ref441655156"/>
      <w:r>
        <w:t xml:space="preserve">Equation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1754B7">
        <w:t>.</w:t>
      </w:r>
      <w:r w:rsidR="00707D24">
        <w:fldChar w:fldCharType="begin"/>
      </w:r>
      <w:r w:rsidR="00707D24">
        <w:instrText xml:space="preserve"> SEQ Equation \* ARABIC \s 2 </w:instrText>
      </w:r>
      <w:r w:rsidR="00707D24">
        <w:fldChar w:fldCharType="separate"/>
      </w:r>
      <w:r w:rsidR="00264C1A">
        <w:rPr>
          <w:noProof/>
        </w:rPr>
        <w:t>2</w:t>
      </w:r>
      <w:r w:rsidR="00707D24">
        <w:rPr>
          <w:noProof/>
        </w:rPr>
        <w:fldChar w:fldCharType="end"/>
      </w:r>
      <w:bookmarkEnd w:id="6"/>
      <w:r>
        <w:rPr>
          <w:noProof/>
        </w:rPr>
        <w:t xml:space="preserve"> Percent deposition in TBP.</w:t>
      </w:r>
    </w:p>
    <w:tbl>
      <w:tblPr>
        <w:tblStyle w:val="TableGrid"/>
        <w:tblW w:w="0" w:type="auto"/>
        <w:tblLook w:val="04A0" w:firstRow="1" w:lastRow="0" w:firstColumn="1" w:lastColumn="0" w:noHBand="0" w:noVBand="1"/>
      </w:tblPr>
      <w:tblGrid>
        <w:gridCol w:w="1075"/>
        <w:gridCol w:w="6390"/>
        <w:gridCol w:w="1080"/>
      </w:tblGrid>
      <w:tr w:rsidR="00C83BE4" w:rsidTr="00EF3DCD">
        <w:trPr>
          <w:trHeight w:val="1520"/>
        </w:trPr>
        <w:tc>
          <w:tcPr>
            <w:tcW w:w="1075" w:type="dxa"/>
            <w:noWrap/>
          </w:tcPr>
          <w:p w:rsidR="00C83BE4" w:rsidRDefault="00C83BE4" w:rsidP="00EF3DCD">
            <w:pPr>
              <w:spacing w:line="240" w:lineRule="auto"/>
            </w:pPr>
          </w:p>
        </w:tc>
        <w:tc>
          <w:tcPr>
            <w:tcW w:w="6390" w:type="dxa"/>
            <w:noWrap/>
          </w:tcPr>
          <w:p w:rsidR="00C83BE4" w:rsidRDefault="00C83BE4" w:rsidP="00EF3DCD">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R</m:t>
                        </m:r>
                      </m:den>
                    </m:f>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den>
                </m:f>
              </m:oMath>
            </m:oMathPara>
          </w:p>
        </w:tc>
        <w:tc>
          <w:tcPr>
            <w:tcW w:w="1080" w:type="dxa"/>
            <w:noWrap/>
          </w:tcPr>
          <w:p w:rsidR="00C83BE4" w:rsidRDefault="00C83BE4" w:rsidP="00EF3DCD">
            <w:r>
              <w:fldChar w:fldCharType="begin"/>
            </w:r>
            <w:r>
              <w:instrText xml:space="preserve"> REF _Ref441655156 \h </w:instrText>
            </w:r>
            <w:r>
              <w:fldChar w:fldCharType="separate"/>
            </w:r>
            <w:r w:rsidR="00264C1A">
              <w:t xml:space="preserve">Equation </w:t>
            </w:r>
            <w:r w:rsidR="00264C1A">
              <w:rPr>
                <w:noProof/>
              </w:rPr>
              <w:t>1.4</w:t>
            </w:r>
            <w:r w:rsidR="00264C1A">
              <w:t>.</w:t>
            </w:r>
            <w:r w:rsidR="00264C1A">
              <w:rPr>
                <w:noProof/>
              </w:rPr>
              <w:t>2</w:t>
            </w:r>
            <w:r>
              <w:fldChar w:fldCharType="end"/>
            </w:r>
          </w:p>
        </w:tc>
      </w:tr>
    </w:tbl>
    <w:p w:rsidR="00BA4F7B" w:rsidRDefault="001C0F25" w:rsidP="001C0F25">
      <w:pPr>
        <w:ind w:firstLine="360"/>
      </w:pPr>
      <w:r>
        <w:rPr>
          <w:noProof/>
        </w:rPr>
        <w:t xml:space="preserve">Although </w:t>
      </w:r>
      <w:r w:rsidR="0006127F">
        <w:rPr>
          <w:noProof/>
        </w:rPr>
        <w:fldChar w:fldCharType="begin"/>
      </w:r>
      <w:r w:rsidR="0006127F">
        <w:rPr>
          <w:noProof/>
        </w:rPr>
        <w:instrText xml:space="preserve"> REF _Ref441655209 \h </w:instrText>
      </w:r>
      <w:r w:rsidR="0006127F">
        <w:rPr>
          <w:noProof/>
        </w:rPr>
      </w:r>
      <w:r w:rsidR="0006127F">
        <w:rPr>
          <w:noProof/>
        </w:rPr>
        <w:fldChar w:fldCharType="separate"/>
      </w:r>
      <w:r w:rsidR="00264C1A">
        <w:t xml:space="preserve">Figure </w:t>
      </w:r>
      <w:r w:rsidR="00264C1A">
        <w:rPr>
          <w:noProof/>
        </w:rPr>
        <w:t>1.4</w:t>
      </w:r>
      <w:r w:rsidR="00264C1A">
        <w:t>.</w:t>
      </w:r>
      <w:r w:rsidR="00264C1A">
        <w:rPr>
          <w:noProof/>
        </w:rPr>
        <w:t>1</w:t>
      </w:r>
      <w:r w:rsidR="0006127F">
        <w:rPr>
          <w:noProof/>
        </w:rPr>
        <w:fldChar w:fldCharType="end"/>
      </w:r>
      <w:r w:rsidR="002F634F">
        <w:rPr>
          <w:noProof/>
        </w:rPr>
        <w:t xml:space="preserve"> </w:t>
      </w:r>
      <w:r>
        <w:rPr>
          <w:noProof/>
        </w:rPr>
        <w:t xml:space="preserve">was determined for a single contact of TBP, the trend generally follows for mutiple contacts. Namely, as the volume of total TBP that contacts the stock solution increases, the distribution of mass in the product TBP will shift more and more to the </w:t>
      </w:r>
      <w:r w:rsidR="005E554F">
        <w:rPr>
          <w:noProof/>
        </w:rPr>
        <w:t>organic phase</w:t>
      </w:r>
      <w:r>
        <w:rPr>
          <w:noProof/>
        </w:rPr>
        <w:t>. This is not exactly true because subsequent contacts change the form of the mathmatical representation in an increasingly complicated way.</w:t>
      </w:r>
    </w:p>
    <w:p w:rsidR="000D2E3F" w:rsidRDefault="000D2E3F" w:rsidP="000D2E3F">
      <w:pPr>
        <w:keepNext/>
        <w:jc w:val="center"/>
      </w:pPr>
      <w:r w:rsidRPr="000D2E3F">
        <w:rPr>
          <w:noProof/>
        </w:rPr>
        <w:drawing>
          <wp:inline distT="0" distB="0" distL="0" distR="0" wp14:anchorId="7EA08187" wp14:editId="6E9621D5">
            <wp:extent cx="4695825" cy="35218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0817" cy="3525613"/>
                    </a:xfrm>
                    <a:prstGeom prst="rect">
                      <a:avLst/>
                    </a:prstGeom>
                    <a:noFill/>
                    <a:ln>
                      <a:noFill/>
                    </a:ln>
                  </pic:spPr>
                </pic:pic>
              </a:graphicData>
            </a:graphic>
          </wp:inline>
        </w:drawing>
      </w:r>
    </w:p>
    <w:p w:rsidR="00C83BE4" w:rsidRDefault="000D2E3F" w:rsidP="000D2E3F">
      <w:pPr>
        <w:pStyle w:val="Caption"/>
      </w:pPr>
      <w:bookmarkStart w:id="7" w:name="_Ref441655680"/>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2</w:t>
      </w:r>
      <w:r w:rsidR="00707D24">
        <w:rPr>
          <w:noProof/>
        </w:rPr>
        <w:fldChar w:fldCharType="end"/>
      </w:r>
      <w:bookmarkEnd w:id="7"/>
      <w:r>
        <w:t xml:space="preserve"> Concentration of solute in TBP as a function of distribution ratio and volume fractions.</w:t>
      </w:r>
    </w:p>
    <w:p w:rsidR="000A14E7" w:rsidRDefault="000A14E7" w:rsidP="00E100D2">
      <w:pPr>
        <w:jc w:val="center"/>
      </w:pPr>
    </w:p>
    <w:p w:rsidR="00ED59F6" w:rsidRDefault="00ED59F6" w:rsidP="00ED59F6">
      <w:pPr>
        <w:ind w:firstLine="360"/>
        <w:rPr>
          <w:noProof/>
        </w:rPr>
      </w:pPr>
      <w:r>
        <w:rPr>
          <w:noProof/>
        </w:rPr>
        <w:t xml:space="preserve">To illustrate, </w:t>
      </w:r>
      <w:r w:rsidR="00C461CC">
        <w:rPr>
          <w:noProof/>
        </w:rPr>
        <w:fldChar w:fldCharType="begin"/>
      </w:r>
      <w:r w:rsidR="00C461CC">
        <w:rPr>
          <w:noProof/>
        </w:rPr>
        <w:instrText xml:space="preserve"> REF _Ref441655680 \h </w:instrText>
      </w:r>
      <w:r w:rsidR="00C461CC">
        <w:rPr>
          <w:noProof/>
        </w:rPr>
      </w:r>
      <w:r w:rsidR="00C461CC">
        <w:rPr>
          <w:noProof/>
        </w:rPr>
        <w:fldChar w:fldCharType="separate"/>
      </w:r>
      <w:r w:rsidR="00264C1A">
        <w:t xml:space="preserve">Figure </w:t>
      </w:r>
      <w:r w:rsidR="00264C1A">
        <w:rPr>
          <w:noProof/>
        </w:rPr>
        <w:t>1.4</w:t>
      </w:r>
      <w:r w:rsidR="00264C1A">
        <w:t>.</w:t>
      </w:r>
      <w:r w:rsidR="00264C1A">
        <w:rPr>
          <w:noProof/>
        </w:rPr>
        <w:t>2</w:t>
      </w:r>
      <w:r w:rsidR="00C461CC">
        <w:rPr>
          <w:noProof/>
        </w:rPr>
        <w:fldChar w:fldCharType="end"/>
      </w:r>
      <w:r w:rsidR="00C461CC">
        <w:rPr>
          <w:noProof/>
        </w:rPr>
        <w:t xml:space="preserve"> </w:t>
      </w:r>
      <w:r>
        <w:rPr>
          <w:noProof/>
        </w:rPr>
        <w:t>is a plot showing the total mass d</w:t>
      </w:r>
      <w:r w:rsidR="00344869">
        <w:rPr>
          <w:noProof/>
        </w:rPr>
        <w:t>eposited</w:t>
      </w:r>
      <w:r>
        <w:rPr>
          <w:noProof/>
        </w:rPr>
        <w:t xml:space="preserve"> in the TBP solution as a function of distribution ratio. The lines increasing thickness indicates a decreasing volume ratio, the black/green dotted lines correspond to a single contact of TBP and the red/green dashed lines correspond to two contacts of TBP</w:t>
      </w:r>
      <w:r w:rsidR="00ED5CB5">
        <w:rPr>
          <w:noProof/>
        </w:rPr>
        <w:t>, this is also indicated in the legend with a “1C” and a “2C”</w:t>
      </w:r>
      <w:r>
        <w:rPr>
          <w:noProof/>
        </w:rPr>
        <w:t>. Both single and double contacts correspond to the same sum total volume of TBP. The green sets of lines corresponds to a volume ratio of one and will be the subject of some discussion.</w:t>
      </w:r>
    </w:p>
    <w:p w:rsidR="00ED59F6" w:rsidRDefault="00ED59F6" w:rsidP="00ED59F6">
      <w:pPr>
        <w:ind w:firstLine="360"/>
        <w:rPr>
          <w:noProof/>
        </w:rPr>
      </w:pPr>
      <w:r>
        <w:rPr>
          <w:noProof/>
        </w:rPr>
        <w:t xml:space="preserve">As will be shown in </w:t>
      </w:r>
      <w:r w:rsidR="00344869">
        <w:rPr>
          <w:noProof/>
        </w:rPr>
        <w:t>the next section</w:t>
      </w:r>
      <w:r>
        <w:rPr>
          <w:noProof/>
        </w:rPr>
        <w:t>, if product yield were not a major concern, large decontamination factors could be accomplished relatively simply by contacting a very small amount of TBP. This is highlighed in the lower right portion of</w:t>
      </w:r>
      <w:r w:rsidR="0004449A">
        <w:rPr>
          <w:noProof/>
        </w:rPr>
        <w:t xml:space="preserve"> </w:t>
      </w:r>
      <w:r w:rsidR="00267066">
        <w:rPr>
          <w:noProof/>
        </w:rPr>
        <w:fldChar w:fldCharType="begin"/>
      </w:r>
      <w:r w:rsidR="00267066">
        <w:rPr>
          <w:noProof/>
        </w:rPr>
        <w:instrText xml:space="preserve"> REF _Ref441655680 \h </w:instrText>
      </w:r>
      <w:r w:rsidR="00267066">
        <w:rPr>
          <w:noProof/>
        </w:rPr>
      </w:r>
      <w:r w:rsidR="00267066">
        <w:rPr>
          <w:noProof/>
        </w:rPr>
        <w:fldChar w:fldCharType="separate"/>
      </w:r>
      <w:r w:rsidR="00264C1A">
        <w:t xml:space="preserve">Figure </w:t>
      </w:r>
      <w:r w:rsidR="00264C1A">
        <w:rPr>
          <w:noProof/>
        </w:rPr>
        <w:t>1.4</w:t>
      </w:r>
      <w:r w:rsidR="00264C1A">
        <w:t>.</w:t>
      </w:r>
      <w:r w:rsidR="00264C1A">
        <w:rPr>
          <w:noProof/>
        </w:rPr>
        <w:t>2</w:t>
      </w:r>
      <w:r w:rsidR="00267066">
        <w:rPr>
          <w:noProof/>
        </w:rPr>
        <w:fldChar w:fldCharType="end"/>
      </w:r>
      <w:r>
        <w:rPr>
          <w:noProof/>
        </w:rPr>
        <w:t xml:space="preserve">, where less than 10% of plutonium is extracted, but with very minimal fission products. </w:t>
      </w:r>
    </w:p>
    <w:p w:rsidR="00ED59F6" w:rsidRDefault="00ED59F6" w:rsidP="00ED59F6">
      <w:pPr>
        <w:ind w:firstLine="360"/>
        <w:rPr>
          <w:noProof/>
        </w:rPr>
      </w:pPr>
      <w:r>
        <w:rPr>
          <w:noProof/>
        </w:rPr>
        <w:t>The highlighted green line shows the approximate situation for the experimental procedure followed. Due to laboratory limiations, the most feasible method for liquid</w:t>
      </w:r>
      <w:r w:rsidR="00ED0D91">
        <w:rPr>
          <w:noProof/>
        </w:rPr>
        <w:t>-</w:t>
      </w:r>
      <w:r>
        <w:rPr>
          <w:noProof/>
        </w:rPr>
        <w:t>liquid extraction and back extraction were with comparable volumes of TBP and HNO</w:t>
      </w:r>
      <w:r>
        <w:rPr>
          <w:noProof/>
          <w:vertAlign w:val="subscript"/>
        </w:rPr>
        <w:t>3</w:t>
      </w:r>
      <w:r>
        <w:rPr>
          <w:noProof/>
        </w:rPr>
        <w:t>. Given this limitation, the green lines shows that multiple contacts – as opposed to a single large contact, is more benefical for extracting the maximium amount of plutonium while maintaining that the fission products are left in the waste stream. This is highlighted by recalling that plutonium and uranium reside on the right side of</w:t>
      </w:r>
      <w:r w:rsidR="00DC1801">
        <w:rPr>
          <w:noProof/>
        </w:rPr>
        <w:t xml:space="preserve"> </w:t>
      </w:r>
      <w:r w:rsidR="00A27784">
        <w:rPr>
          <w:noProof/>
        </w:rPr>
        <w:fldChar w:fldCharType="begin"/>
      </w:r>
      <w:r w:rsidR="00A27784">
        <w:rPr>
          <w:noProof/>
        </w:rPr>
        <w:instrText xml:space="preserve"> REF _Ref441655680 \h </w:instrText>
      </w:r>
      <w:r w:rsidR="00A27784">
        <w:rPr>
          <w:noProof/>
        </w:rPr>
      </w:r>
      <w:r w:rsidR="00A27784">
        <w:rPr>
          <w:noProof/>
        </w:rPr>
        <w:fldChar w:fldCharType="separate"/>
      </w:r>
      <w:r w:rsidR="00264C1A">
        <w:t xml:space="preserve">Figure </w:t>
      </w:r>
      <w:r w:rsidR="00264C1A">
        <w:rPr>
          <w:noProof/>
        </w:rPr>
        <w:t>1.4</w:t>
      </w:r>
      <w:r w:rsidR="00264C1A">
        <w:t>.</w:t>
      </w:r>
      <w:r w:rsidR="00264C1A">
        <w:rPr>
          <w:noProof/>
        </w:rPr>
        <w:t>2</w:t>
      </w:r>
      <w:r w:rsidR="00A27784">
        <w:rPr>
          <w:noProof/>
        </w:rPr>
        <w:fldChar w:fldCharType="end"/>
      </w:r>
      <w:r>
        <w:rPr>
          <w:noProof/>
        </w:rPr>
        <w:t xml:space="preserve">, while the fission products reside mostly on the left. </w:t>
      </w:r>
    </w:p>
    <w:p w:rsidR="00ED59F6" w:rsidRPr="00CA46A8" w:rsidRDefault="00ED59F6" w:rsidP="00ED59F6">
      <w:pPr>
        <w:ind w:firstLine="360"/>
        <w:rPr>
          <w:color w:val="FF0000"/>
        </w:rPr>
      </w:pPr>
      <w:r>
        <w:t xml:space="preserve">It should be noted that even though the values for the distribution ratio are calculated at steady state conditions, process PUREX cycles that utilize countercurrent and/or continuous flow can utilize these numbers to determine reasonable estimates of elemental decontamination factors </w:t>
      </w:r>
      <w:r>
        <w:fldChar w:fldCharType="begin">
          <w:fldData xml:space="preserve">PEVuZE5vdGU+PENpdGU+PEF1dGhvcj5TdG9sbGVyPC9BdXRob3I+PFllYXI+MTk2MTwvWWVhcj48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</w:fldData>
        </w:fldChar>
      </w:r>
      <w:r>
        <w:instrText xml:space="preserve"> ADDIN EN.CITE </w:instrText>
      </w:r>
      <w:r>
        <w:fldChar w:fldCharType="begin">
          <w:fldData xml:space="preserve">PEVuZE5vdGU+PENpdGU+PEF1dGhvcj5TdG9sbGVyPC9BdXRob3I+PFllYXI+MTk2MTwvWWVhcj48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</w:fldData>
        </w:fldChar>
      </w:r>
      <w:r>
        <w:instrText xml:space="preserve"> ADDIN EN.CITE.DATA </w:instrText>
      </w:r>
      <w:r>
        <w:fldChar w:fldCharType="end"/>
      </w:r>
      <w:r>
        <w:fldChar w:fldCharType="separate"/>
      </w:r>
      <w:r>
        <w:rPr>
          <w:noProof/>
        </w:rPr>
        <w:t>(Stoller and Richards 1961, Benedict, Levi et al. 1982)</w:t>
      </w:r>
      <w:r>
        <w:fldChar w:fldCharType="end"/>
      </w:r>
      <w:r>
        <w:t>.</w:t>
      </w:r>
    </w:p>
    <w:p w:rsidR="00ED59F6" w:rsidRDefault="00ED59F6" w:rsidP="00ED59F6">
      <w:pPr>
        <w:ind w:firstLine="360"/>
      </w:pPr>
      <w:r>
        <w:t>Could also talk about the second contact (plotted below) – which is kind of cool – but also kind of sad for our experiment. Notice how at</w:t>
      </w:r>
      <w:r w:rsidR="00AF06AF">
        <w:t xml:space="preserve"> the 1 point we are getting a lower percentage of</w:t>
      </w:r>
      <w:r>
        <w:t xml:space="preserve"> Pu and U </w:t>
      </w:r>
      <w:r>
        <w:lastRenderedPageBreak/>
        <w:t xml:space="preserve">than we are getting Ru and </w:t>
      </w:r>
      <w:proofErr w:type="spellStart"/>
      <w:r>
        <w:t>Zr</w:t>
      </w:r>
      <w:proofErr w:type="spellEnd"/>
      <w:r w:rsidR="00AF06AF">
        <w:t xml:space="preserve"> (at the point where the volume ratios are equal)</w:t>
      </w:r>
      <w:r w:rsidR="00297EFF">
        <w:t xml:space="preserve"> We probably are still getting more overall mass Pu and U, but not percentage wise, anyway that’s what is killing our decontamination factor</w:t>
      </w:r>
      <w:r>
        <w:t xml:space="preserve">. </w:t>
      </w:r>
      <w:r w:rsidR="00751994">
        <w:t>Oh well – live and learn.</w:t>
      </w:r>
    </w:p>
    <w:p w:rsidR="003806BC" w:rsidRDefault="00ED59F6" w:rsidP="003806BC">
      <w:pPr>
        <w:keepNext/>
        <w:ind w:firstLine="360"/>
        <w:jc w:val="center"/>
      </w:pPr>
      <w:r w:rsidRPr="00EC09E8">
        <w:rPr>
          <w:noProof/>
        </w:rPr>
        <w:drawing>
          <wp:inline distT="0" distB="0" distL="0" distR="0" wp14:anchorId="1FD2176C" wp14:editId="59D95948">
            <wp:extent cx="5334000" cy="4000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ED59F6" w:rsidRDefault="003806BC" w:rsidP="003806BC">
      <w:pPr>
        <w:pStyle w:val="Caption"/>
      </w:pPr>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3</w:t>
      </w:r>
      <w:r w:rsidR="00707D24">
        <w:rPr>
          <w:noProof/>
        </w:rPr>
        <w:fldChar w:fldCharType="end"/>
      </w:r>
      <w:r>
        <w:rPr>
          <w:noProof/>
        </w:rPr>
        <w:t xml:space="preserve"> Mass percent of solute in TBP second contact as a function of volume ratio.</w:t>
      </w:r>
    </w:p>
    <w:p w:rsidR="00ED59F6" w:rsidRDefault="00ED59F6" w:rsidP="00ED59F6">
      <w:pPr>
        <w:ind w:firstLine="360"/>
      </w:pPr>
    </w:p>
    <w:p w:rsidR="00A70EEF" w:rsidRDefault="004F5723" w:rsidP="00132B62">
      <w:pPr>
        <w:pStyle w:val="Heading3"/>
      </w:pPr>
      <w:r>
        <w:t>Decontamination Factors</w:t>
      </w:r>
    </w:p>
    <w:p w:rsidR="00271879" w:rsidRDefault="00271879" w:rsidP="00271879"/>
    <w:p w:rsidR="00271879" w:rsidRDefault="00271879" w:rsidP="00271879">
      <w:pPr>
        <w:ind w:firstLine="360"/>
      </w:pPr>
      <w:r>
        <w:t xml:space="preserve">The whole cycle followed in this project is shown in section </w:t>
      </w:r>
      <w:r w:rsidR="00FB4198">
        <w:rPr>
          <w:color w:val="FF0000"/>
        </w:rPr>
        <w:t>1.2</w:t>
      </w:r>
      <w:r>
        <w:t xml:space="preserve">. As was noted previously, laboratory constraints largely dictated how the experiment was conducted. For some conceptual grounding on how decontamination factors can be related to distribution ratios, the following is provided. </w:t>
      </w:r>
    </w:p>
    <w:p w:rsidR="008A744B" w:rsidRDefault="00271879" w:rsidP="00FB4198">
      <w:pPr>
        <w:ind w:firstLine="360"/>
      </w:pPr>
      <w:r>
        <w:lastRenderedPageBreak/>
        <w:t>Recall that the decontamination factor is a ratio of concentration ratios. To relate the decontamination factor to the previous discussion on distribution ratios it is convenient to write it in the form of</w:t>
      </w:r>
      <w:r w:rsidR="001C3439">
        <w:t xml:space="preserve"> </w:t>
      </w:r>
      <w:r w:rsidR="001754B7">
        <w:fldChar w:fldCharType="begin"/>
      </w:r>
      <w:r w:rsidR="001754B7">
        <w:instrText xml:space="preserve"> REF _Ref441657614 \h </w:instrText>
      </w:r>
      <w:r w:rsidR="001754B7">
        <w:fldChar w:fldCharType="separate"/>
      </w:r>
      <w:r w:rsidR="00264C1A">
        <w:t xml:space="preserve">Equation </w:t>
      </w:r>
      <w:r w:rsidR="00264C1A">
        <w:rPr>
          <w:noProof/>
        </w:rPr>
        <w:t>1.4</w:t>
      </w:r>
      <w:r w:rsidR="00264C1A">
        <w:t>.</w:t>
      </w:r>
      <w:r w:rsidR="00264C1A">
        <w:rPr>
          <w:noProof/>
        </w:rPr>
        <w:t>3</w:t>
      </w:r>
      <w:r w:rsidR="001754B7">
        <w:fldChar w:fldCharType="end"/>
      </w:r>
      <w:r w:rsidR="005E6863">
        <w:t xml:space="preserve">, where </w:t>
      </w:r>
      <m:oMath>
        <m:r>
          <w:rPr>
            <w:rFonts w:ascii="Cambria Math" w:hAnsi="Cambria Math"/>
          </w:rPr>
          <m:t>m</m:t>
        </m:r>
      </m:oMath>
      <w:r w:rsidR="005E6863">
        <w:t xml:space="preserve"> corresponds to the mass of solute, the </w:t>
      </w:r>
      <m:oMath>
        <m:r>
          <w:rPr>
            <w:rFonts w:ascii="Cambria Math" w:hAnsi="Cambria Math"/>
          </w:rPr>
          <m:t>i</m:t>
        </m:r>
      </m:oMath>
      <w:r w:rsidR="005E6863">
        <w:t xml:space="preserve"> subscript corresponds to the initial mass, the </w:t>
      </w:r>
      <m:oMath>
        <m:r>
          <w:rPr>
            <w:rFonts w:ascii="Cambria Math" w:hAnsi="Cambria Math"/>
          </w:rPr>
          <m:t>f</m:t>
        </m:r>
      </m:oMath>
      <w:r w:rsidR="005E6863">
        <w:rPr>
          <w:rFonts w:eastAsiaTheme="minorEastAsia"/>
        </w:rPr>
        <w:t xml:space="preserve"> subscript corresponds to the final mass, and </w:t>
      </w:r>
      <m:oMath>
        <m:r>
          <w:rPr>
            <w:rFonts w:ascii="Cambria Math" w:hAnsi="Cambria Math"/>
          </w:rPr>
          <m:t>j</m:t>
        </m:r>
      </m:oMath>
      <w:r w:rsidR="005E6863">
        <w:rPr>
          <w:rFonts w:eastAsiaTheme="minorEastAsia"/>
        </w:rPr>
        <w:t xml:space="preserve"> is a subscript corresponds to the contami</w:t>
      </w:r>
      <w:proofErr w:type="spellStart"/>
      <w:r w:rsidR="005E6863">
        <w:rPr>
          <w:rFonts w:eastAsiaTheme="minorEastAsia"/>
        </w:rPr>
        <w:t>nate</w:t>
      </w:r>
      <w:proofErr w:type="spellEnd"/>
      <w:r w:rsidR="005E6863">
        <w:rPr>
          <w:rFonts w:eastAsiaTheme="minorEastAsia"/>
        </w:rPr>
        <w:t>.</w:t>
      </w:r>
      <w:r w:rsidR="005E6863">
        <w:t xml:space="preserve"> </w:t>
      </w:r>
      <w:r w:rsidR="001C3439">
        <w:t xml:space="preserve">Coupling this equation with section </w:t>
      </w:r>
      <w:r w:rsidR="001C3439">
        <w:rPr>
          <w:color w:val="FF0000"/>
        </w:rPr>
        <w:t xml:space="preserve">1.4.1 </w:t>
      </w:r>
      <w:r w:rsidR="001C3439">
        <w:t xml:space="preserve">analysis, </w:t>
      </w:r>
      <w:r w:rsidR="008D6F3C">
        <w:fldChar w:fldCharType="begin"/>
      </w:r>
      <w:r w:rsidR="008D6F3C">
        <w:instrText xml:space="preserve"> REF _Ref441657729 \h </w:instrText>
      </w:r>
      <w:r w:rsidR="008D6F3C">
        <w:fldChar w:fldCharType="separate"/>
      </w:r>
      <w:r w:rsidR="00264C1A">
        <w:t xml:space="preserve">Figure </w:t>
      </w:r>
      <w:r w:rsidR="00264C1A">
        <w:rPr>
          <w:noProof/>
        </w:rPr>
        <w:t>1.4</w:t>
      </w:r>
      <w:r w:rsidR="00264C1A">
        <w:t>.</w:t>
      </w:r>
      <w:r w:rsidR="00264C1A">
        <w:rPr>
          <w:noProof/>
        </w:rPr>
        <w:t>4</w:t>
      </w:r>
      <w:r w:rsidR="008D6F3C">
        <w:fldChar w:fldCharType="end"/>
      </w:r>
      <w:r w:rsidR="00BF5AE3">
        <w:t xml:space="preserve"> </w:t>
      </w:r>
      <w:r w:rsidR="001C3439">
        <w:t>can be produced, which shows the decontamination factors for various elements at 0% uranium saturation and 30 vol</w:t>
      </w:r>
      <w:proofErr w:type="gramStart"/>
      <w:r w:rsidR="001C3439">
        <w:t>.%</w:t>
      </w:r>
      <w:proofErr w:type="gramEnd"/>
      <w:r w:rsidR="001C3439">
        <w:t xml:space="preserve"> TBP for a single contact of TBP.</w:t>
      </w:r>
      <w:r w:rsidR="000537EE">
        <w:t xml:space="preserve"> Note that the mass of Pu is determined by assuming that its distribution ratio is 10, and uses the values calculated in the last section. </w:t>
      </w:r>
    </w:p>
    <w:p w:rsidR="001754B7" w:rsidRDefault="001754B7" w:rsidP="001754B7">
      <w:pPr>
        <w:pStyle w:val="Equations"/>
      </w:pPr>
      <w:bookmarkStart w:id="8" w:name="_Ref441657614"/>
      <w:r>
        <w:t xml:space="preserve">Equation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t>.</w:t>
      </w:r>
      <w:r w:rsidR="00707D24">
        <w:fldChar w:fldCharType="begin"/>
      </w:r>
      <w:r w:rsidR="00707D24">
        <w:instrText xml:space="preserve"> SEQ Equation \* ARABIC \s 2 </w:instrText>
      </w:r>
      <w:r w:rsidR="00707D24">
        <w:fldChar w:fldCharType="separate"/>
      </w:r>
      <w:r w:rsidR="00264C1A">
        <w:rPr>
          <w:noProof/>
        </w:rPr>
        <w:t>3</w:t>
      </w:r>
      <w:r w:rsidR="00707D24">
        <w:rPr>
          <w:noProof/>
        </w:rPr>
        <w:fldChar w:fldCharType="end"/>
      </w:r>
      <w:bookmarkEnd w:id="8"/>
      <w:r>
        <w:rPr>
          <w:noProof/>
        </w:rPr>
        <w:t xml:space="preserve"> Decontamination factor in terms of mass.</w:t>
      </w:r>
    </w:p>
    <w:tbl>
      <w:tblPr>
        <w:tblStyle w:val="TableGrid"/>
        <w:tblW w:w="0" w:type="auto"/>
        <w:tblLook w:val="04A0" w:firstRow="1" w:lastRow="0" w:firstColumn="1" w:lastColumn="0" w:noHBand="0" w:noVBand="1"/>
      </w:tblPr>
      <w:tblGrid>
        <w:gridCol w:w="1075"/>
        <w:gridCol w:w="6390"/>
        <w:gridCol w:w="1080"/>
      </w:tblGrid>
      <w:tr w:rsidR="00E67E11" w:rsidTr="00EF3DCD">
        <w:trPr>
          <w:trHeight w:val="1520"/>
        </w:trPr>
        <w:tc>
          <w:tcPr>
            <w:tcW w:w="1075" w:type="dxa"/>
            <w:noWrap/>
          </w:tcPr>
          <w:p w:rsidR="00E67E11" w:rsidRDefault="00E67E11" w:rsidP="00EF3DCD">
            <w:pPr>
              <w:spacing w:line="240" w:lineRule="auto"/>
            </w:pPr>
          </w:p>
        </w:tc>
        <w:tc>
          <w:tcPr>
            <w:tcW w:w="6390" w:type="dxa"/>
            <w:noWrap/>
          </w:tcPr>
          <w:p w:rsidR="00E67E11" w:rsidRDefault="005E6863" w:rsidP="00EF3DCD">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j,i</m:t>
                        </m:r>
                      </m:sub>
                    </m:sSub>
                  </m:num>
                  <m:den>
                    <m:sSub>
                      <m:sSubPr>
                        <m:ctrlPr>
                          <w:rPr>
                            <w:rFonts w:ascii="Cambria Math" w:hAnsi="Cambria Math"/>
                            <w:i/>
                          </w:rPr>
                        </m:ctrlPr>
                      </m:sSubPr>
                      <m:e>
                        <m:r>
                          <w:rPr>
                            <w:rFonts w:ascii="Cambria Math" w:hAnsi="Cambria Math"/>
                          </w:rPr>
                          <m:t>m</m:t>
                        </m:r>
                      </m:e>
                      <m:sub>
                        <m:r>
                          <w:rPr>
                            <w:rFonts w:ascii="Cambria Math" w:hAnsi="Cambria Math"/>
                          </w:rPr>
                          <m:t>j,f</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u,f</m:t>
                        </m:r>
                      </m:sub>
                    </m:sSub>
                  </m:num>
                  <m:den>
                    <m:sSub>
                      <m:sSubPr>
                        <m:ctrlPr>
                          <w:rPr>
                            <w:rFonts w:ascii="Cambria Math" w:hAnsi="Cambria Math"/>
                            <w:i/>
                          </w:rPr>
                        </m:ctrlPr>
                      </m:sSubPr>
                      <m:e>
                        <m:r>
                          <w:rPr>
                            <w:rFonts w:ascii="Cambria Math" w:hAnsi="Cambria Math"/>
                          </w:rPr>
                          <m:t>m</m:t>
                        </m:r>
                      </m:e>
                      <m:sub>
                        <m:r>
                          <w:rPr>
                            <w:rFonts w:ascii="Cambria Math" w:hAnsi="Cambria Math"/>
                          </w:rPr>
                          <m:t>Pu,i</m:t>
                        </m:r>
                      </m:sub>
                    </m:sSub>
                  </m:den>
                </m:f>
              </m:oMath>
            </m:oMathPara>
          </w:p>
        </w:tc>
        <w:tc>
          <w:tcPr>
            <w:tcW w:w="1080" w:type="dxa"/>
            <w:noWrap/>
          </w:tcPr>
          <w:p w:rsidR="00E67E11" w:rsidRDefault="001754B7" w:rsidP="00E67E11">
            <w:r>
              <w:fldChar w:fldCharType="begin"/>
            </w:r>
            <w:r>
              <w:instrText xml:space="preserve"> REF _Ref441657614 \h </w:instrText>
            </w:r>
            <w:r>
              <w:fldChar w:fldCharType="separate"/>
            </w:r>
            <w:r w:rsidR="00264C1A">
              <w:t xml:space="preserve">Equation </w:t>
            </w:r>
            <w:r w:rsidR="00264C1A">
              <w:rPr>
                <w:noProof/>
              </w:rPr>
              <w:t>1.4</w:t>
            </w:r>
            <w:r w:rsidR="00264C1A">
              <w:t>.</w:t>
            </w:r>
            <w:r w:rsidR="00264C1A">
              <w:rPr>
                <w:noProof/>
              </w:rPr>
              <w:t>3</w:t>
            </w:r>
            <w:r>
              <w:fldChar w:fldCharType="end"/>
            </w:r>
          </w:p>
        </w:tc>
      </w:tr>
    </w:tbl>
    <w:p w:rsidR="00986D65" w:rsidRDefault="00986D65" w:rsidP="00FB4198">
      <w:pPr>
        <w:ind w:firstLine="360"/>
      </w:pPr>
    </w:p>
    <w:p w:rsidR="008D6F3C" w:rsidRDefault="008D6F3C" w:rsidP="008D6F3C">
      <w:pPr>
        <w:keepNext/>
        <w:ind w:firstLine="360"/>
        <w:jc w:val="center"/>
      </w:pPr>
      <w:r w:rsidRPr="00E34D6A">
        <w:rPr>
          <w:noProof/>
        </w:rPr>
        <w:lastRenderedPageBreak/>
        <w:drawing>
          <wp:inline distT="0" distB="0" distL="0" distR="0" wp14:anchorId="7E04EC18" wp14:editId="1DE24411">
            <wp:extent cx="5334000" cy="400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8D6F3C" w:rsidRDefault="008D6F3C" w:rsidP="008D6F3C">
      <w:pPr>
        <w:pStyle w:val="Caption"/>
        <w:rPr>
          <w:noProof/>
        </w:rPr>
      </w:pPr>
      <w:bookmarkStart w:id="9" w:name="_Ref441657729"/>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4</w:t>
      </w:r>
      <w:r w:rsidR="00707D24">
        <w:rPr>
          <w:noProof/>
        </w:rPr>
        <w:fldChar w:fldCharType="end"/>
      </w:r>
      <w:bookmarkEnd w:id="9"/>
      <w:r>
        <w:rPr>
          <w:noProof/>
        </w:rPr>
        <w:t xml:space="preserve"> Decontamination factors as a function of volume ratios for first and second contact.</w:t>
      </w:r>
    </w:p>
    <w:p w:rsidR="00040169" w:rsidRPr="00040169" w:rsidRDefault="00040169" w:rsidP="00040169"/>
    <w:p w:rsidR="00986D65" w:rsidRDefault="00623C4C" w:rsidP="00FB4198">
      <w:pPr>
        <w:ind w:firstLine="360"/>
      </w:pPr>
      <w:r>
        <w:fldChar w:fldCharType="begin"/>
      </w:r>
      <w:r>
        <w:instrText xml:space="preserve"> REF _Ref441657729 \h </w:instrText>
      </w:r>
      <w:r>
        <w:fldChar w:fldCharType="separate"/>
      </w:r>
      <w:r w:rsidR="00264C1A">
        <w:t xml:space="preserve">Figure </w:t>
      </w:r>
      <w:r w:rsidR="00264C1A">
        <w:rPr>
          <w:noProof/>
        </w:rPr>
        <w:t>1.4</w:t>
      </w:r>
      <w:r w:rsidR="00264C1A">
        <w:t>.</w:t>
      </w:r>
      <w:r w:rsidR="00264C1A">
        <w:rPr>
          <w:noProof/>
        </w:rPr>
        <w:t>4</w:t>
      </w:r>
      <w:r>
        <w:fldChar w:fldCharType="end"/>
      </w:r>
      <w:r>
        <w:t xml:space="preserve"> shows the decontamination factors for one and two contacts of TBP with the same volume ratio between both contacts. This plot assumes that the second contact of TBP is combined with the first contact. Different elements were plotted with their distribution ratios and </w:t>
      </w:r>
      <w:r w:rsidRPr="006042F3">
        <w:rPr>
          <w:color w:val="FF0000"/>
        </w:rPr>
        <w:t xml:space="preserve">the sum of each all four elements is given in the black line with </w:t>
      </w:r>
      <w:proofErr w:type="gramStart"/>
      <w:r w:rsidRPr="006042F3">
        <w:rPr>
          <w:color w:val="FF0000"/>
        </w:rPr>
        <w:t>x’s</w:t>
      </w:r>
      <w:proofErr w:type="gramEnd"/>
      <w:r>
        <w:t xml:space="preserve">. The lower line in each case is the second contact, which will be discussed. Notice how extremely large decontamination factors can be achieved with minimal TBP solution. The caveat is that a small amount of plutonium is removed from the stock solution. </w:t>
      </w:r>
      <w:r w:rsidR="00ED2298">
        <w:t>This plot also shows that in this</w:t>
      </w:r>
      <w:r>
        <w:t xml:space="preserve"> system, a volume ratio of 0.1 provides a large removal of plutonium, while keeping decontamination factors roughly of the same magnitude.</w:t>
      </w:r>
    </w:p>
    <w:p w:rsidR="00AA6F13" w:rsidRDefault="00AA6F13" w:rsidP="00FB4198">
      <w:pPr>
        <w:ind w:firstLine="360"/>
      </w:pPr>
    </w:p>
    <w:p w:rsidR="00AA6F13" w:rsidRDefault="00AA6F13" w:rsidP="00AA6F13">
      <w:pPr>
        <w:keepNext/>
        <w:ind w:firstLine="360"/>
        <w:jc w:val="center"/>
      </w:pPr>
      <w:r w:rsidRPr="00F0176B">
        <w:rPr>
          <w:noProof/>
        </w:rPr>
        <w:lastRenderedPageBreak/>
        <w:drawing>
          <wp:inline distT="0" distB="0" distL="0" distR="0" wp14:anchorId="720E8510" wp14:editId="3213AF86">
            <wp:extent cx="5334000" cy="4000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986D65" w:rsidRDefault="00AA6F13" w:rsidP="00AA6F13">
      <w:pPr>
        <w:pStyle w:val="Caption"/>
        <w:rPr>
          <w:noProof/>
        </w:rPr>
      </w:pPr>
      <w:bookmarkStart w:id="10" w:name="_Ref441658655"/>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rsidR="00B71B68">
        <w:t>.</w:t>
      </w:r>
      <w:r w:rsidR="00707D24">
        <w:fldChar w:fldCharType="begin"/>
      </w:r>
      <w:r w:rsidR="00707D24">
        <w:instrText xml:space="preserve"> SEQ Figure \* ARABIC \s 2 </w:instrText>
      </w:r>
      <w:r w:rsidR="00707D24">
        <w:fldChar w:fldCharType="separate"/>
      </w:r>
      <w:r w:rsidR="00264C1A">
        <w:rPr>
          <w:noProof/>
        </w:rPr>
        <w:t>5</w:t>
      </w:r>
      <w:r w:rsidR="00707D24">
        <w:rPr>
          <w:noProof/>
        </w:rPr>
        <w:fldChar w:fldCharType="end"/>
      </w:r>
      <w:bookmarkEnd w:id="10"/>
      <w:r>
        <w:rPr>
          <w:noProof/>
        </w:rPr>
        <w:t xml:space="preserve"> Second contact of TBP decontamination factors.</w:t>
      </w:r>
    </w:p>
    <w:p w:rsidR="00AA6F13" w:rsidRDefault="00AA6F13" w:rsidP="00AA6F13"/>
    <w:p w:rsidR="00AA6F13" w:rsidRPr="00AA6F13" w:rsidRDefault="003D2224" w:rsidP="003D2224">
      <w:pPr>
        <w:ind w:firstLine="360"/>
      </w:pPr>
      <w:r>
        <w:t>The isolated second contact decontamination factors for TBP are shown in</w:t>
      </w:r>
      <w:r w:rsidR="00330F39">
        <w:t xml:space="preserve"> </w:t>
      </w:r>
      <w:r w:rsidR="00330F39">
        <w:fldChar w:fldCharType="begin"/>
      </w:r>
      <w:r w:rsidR="00330F39">
        <w:instrText xml:space="preserve"> REF _Ref441658655 \h </w:instrText>
      </w:r>
      <w:r w:rsidR="00330F39">
        <w:fldChar w:fldCharType="separate"/>
      </w:r>
      <w:r w:rsidR="00264C1A">
        <w:t xml:space="preserve">Figure </w:t>
      </w:r>
      <w:r w:rsidR="00264C1A">
        <w:rPr>
          <w:noProof/>
        </w:rPr>
        <w:t>1.4</w:t>
      </w:r>
      <w:r w:rsidR="00264C1A">
        <w:t>.</w:t>
      </w:r>
      <w:r w:rsidR="00264C1A">
        <w:rPr>
          <w:noProof/>
        </w:rPr>
        <w:t>5</w:t>
      </w:r>
      <w:r w:rsidR="00330F39">
        <w:fldChar w:fldCharType="end"/>
      </w:r>
      <w:r w:rsidR="00330F39">
        <w:t xml:space="preserve">. </w:t>
      </w:r>
      <w:r w:rsidR="00E05CDB">
        <w:t>This calculation assumed that the volume ratios for both passes were equal, and that the TBP was not combined with the first pass. These numbers are two orders of magnitude lower in decontamination factor than the initial contact. The reason for the left most peak is due to the small amount of plutonium removed in the first contact, and the middle peak around 0.1 volume fraction is due to the turnover in the previous plot, namely that around 0.1 volume fraction, the largest amount of plutonium is removed for the smallest amount of fission product. This is emphasized by plotting the mass percent of solute in TBP for the first and second contacts</w:t>
      </w:r>
      <w:r w:rsidR="00A13BE6">
        <w:t xml:space="preserve"> on a log-linear </w:t>
      </w:r>
      <w:r w:rsidR="00E05CDB">
        <w:t>scale, shown in</w:t>
      </w:r>
      <w:r w:rsidR="00B71B68">
        <w:t xml:space="preserve"> </w:t>
      </w:r>
      <w:r w:rsidR="00A61605">
        <w:fldChar w:fldCharType="begin"/>
      </w:r>
      <w:r w:rsidR="00A61605">
        <w:instrText xml:space="preserve"> REF _Ref441658732 \h </w:instrText>
      </w:r>
      <w:r w:rsidR="00A61605">
        <w:fldChar w:fldCharType="separate"/>
      </w:r>
      <w:r w:rsidR="00264C1A">
        <w:t xml:space="preserve">Figure </w:t>
      </w:r>
      <w:r w:rsidR="00264C1A">
        <w:rPr>
          <w:noProof/>
        </w:rPr>
        <w:t>1.4</w:t>
      </w:r>
      <w:r w:rsidR="00264C1A">
        <w:t>.</w:t>
      </w:r>
      <w:r w:rsidR="00264C1A">
        <w:rPr>
          <w:noProof/>
        </w:rPr>
        <w:t>6</w:t>
      </w:r>
      <w:r w:rsidR="00A61605">
        <w:fldChar w:fldCharType="end"/>
      </w:r>
      <w:r w:rsidR="00A61605">
        <w:t>.</w:t>
      </w:r>
    </w:p>
    <w:p w:rsidR="00986D65" w:rsidRDefault="00986D65" w:rsidP="00FB4198">
      <w:pPr>
        <w:ind w:firstLine="360"/>
      </w:pPr>
    </w:p>
    <w:p w:rsidR="00B71B68" w:rsidRDefault="00B71B68" w:rsidP="00B71B68">
      <w:pPr>
        <w:keepNext/>
        <w:ind w:firstLine="360"/>
        <w:jc w:val="center"/>
      </w:pPr>
      <w:r>
        <w:rPr>
          <w:noProof/>
        </w:rPr>
        <w:lastRenderedPageBreak/>
        <w:drawing>
          <wp:inline distT="0" distB="0" distL="0" distR="0" wp14:anchorId="0A2948CF" wp14:editId="6CDAF581">
            <wp:extent cx="5923321" cy="29146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30611" cy="2918237"/>
                    </a:xfrm>
                    <a:prstGeom prst="rect">
                      <a:avLst/>
                    </a:prstGeom>
                  </pic:spPr>
                </pic:pic>
              </a:graphicData>
            </a:graphic>
          </wp:inline>
        </w:drawing>
      </w:r>
    </w:p>
    <w:p w:rsidR="00523A9C" w:rsidRDefault="00B71B68" w:rsidP="00B71B68">
      <w:pPr>
        <w:pStyle w:val="Caption"/>
      </w:pPr>
      <w:bookmarkStart w:id="11" w:name="_Ref441658732"/>
      <w:r>
        <w:t xml:space="preserve">Figure </w:t>
      </w:r>
      <w:r w:rsidR="00707D24">
        <w:fldChar w:fldCharType="begin"/>
      </w:r>
      <w:r w:rsidR="00707D24">
        <w:instrText xml:space="preserve"> STYLEREF 2 \s </w:instrText>
      </w:r>
      <w:r w:rsidR="00707D24">
        <w:fldChar w:fldCharType="separate"/>
      </w:r>
      <w:r w:rsidR="00264C1A">
        <w:rPr>
          <w:noProof/>
        </w:rPr>
        <w:t>1.4</w:t>
      </w:r>
      <w:r w:rsidR="00707D24">
        <w:rPr>
          <w:noProof/>
        </w:rPr>
        <w:fldChar w:fldCharType="end"/>
      </w:r>
      <w:r>
        <w:t>.</w:t>
      </w:r>
      <w:r w:rsidR="00707D24">
        <w:fldChar w:fldCharType="begin"/>
      </w:r>
      <w:r w:rsidR="00707D24">
        <w:instrText xml:space="preserve"> SEQ Figure \* ARABIC \s 2 </w:instrText>
      </w:r>
      <w:r w:rsidR="00707D24">
        <w:fldChar w:fldCharType="separate"/>
      </w:r>
      <w:r w:rsidR="00264C1A">
        <w:rPr>
          <w:noProof/>
        </w:rPr>
        <w:t>6</w:t>
      </w:r>
      <w:r w:rsidR="00707D24">
        <w:rPr>
          <w:noProof/>
        </w:rPr>
        <w:fldChar w:fldCharType="end"/>
      </w:r>
      <w:bookmarkEnd w:id="11"/>
      <w:r>
        <w:rPr>
          <w:noProof/>
        </w:rPr>
        <w:t xml:space="preserve"> Mass percent of solute deposited in TBP for first and second contacts.</w:t>
      </w:r>
    </w:p>
    <w:p w:rsidR="00B653F5" w:rsidRDefault="00B653F5" w:rsidP="00E100D2">
      <w:pPr>
        <w:jc w:val="center"/>
      </w:pPr>
    </w:p>
    <w:p w:rsidR="005735E9" w:rsidRDefault="005735E9" w:rsidP="00E100D2">
      <w:pPr>
        <w:jc w:val="center"/>
      </w:pPr>
    </w:p>
    <w:p w:rsidR="00021587" w:rsidRDefault="00042C2A" w:rsidP="00021587">
      <w:r>
        <w:tab/>
        <w:t>The optimal volume</w:t>
      </w:r>
      <w:r w:rsidR="00E114F6">
        <w:t xml:space="preserve"> for decontamination factors</w:t>
      </w:r>
      <w:r>
        <w:t xml:space="preserve"> for plutonium is 0.1 because the distribution ratio used for these calculations was 10, and the optimum volume occurs at its inverse. This is verified with the uranium peak at a 0.05 optimum volume ratio</w:t>
      </w:r>
      <w:r w:rsidR="004862C5">
        <w:t>, which is the inverse of 20</w:t>
      </w:r>
      <w:r>
        <w:t xml:space="preserve">. </w:t>
      </w:r>
      <w:r w:rsidR="00083B94">
        <w:t xml:space="preserve">Notice in </w:t>
      </w:r>
      <w:r w:rsidR="00D71F6F">
        <w:fldChar w:fldCharType="begin"/>
      </w:r>
      <w:r w:rsidR="00D71F6F">
        <w:instrText xml:space="preserve"> REF _Ref441658732 \h </w:instrText>
      </w:r>
      <w:r w:rsidR="00D71F6F">
        <w:fldChar w:fldCharType="separate"/>
      </w:r>
      <w:r w:rsidR="00264C1A">
        <w:t xml:space="preserve">Figure </w:t>
      </w:r>
      <w:r w:rsidR="00264C1A">
        <w:rPr>
          <w:noProof/>
        </w:rPr>
        <w:t>1.4</w:t>
      </w:r>
      <w:r w:rsidR="00264C1A">
        <w:t>.</w:t>
      </w:r>
      <w:r w:rsidR="00264C1A">
        <w:rPr>
          <w:noProof/>
        </w:rPr>
        <w:t>6</w:t>
      </w:r>
      <w:r w:rsidR="00D71F6F">
        <w:fldChar w:fldCharType="end"/>
      </w:r>
      <w:r w:rsidR="00D71F6F">
        <w:t xml:space="preserve"> and </w:t>
      </w:r>
      <w:r w:rsidR="00D71F6F">
        <w:fldChar w:fldCharType="begin"/>
      </w:r>
      <w:r w:rsidR="00D71F6F">
        <w:instrText xml:space="preserve"> REF _Ref441657729 \h </w:instrText>
      </w:r>
      <w:r w:rsidR="00D71F6F">
        <w:fldChar w:fldCharType="separate"/>
      </w:r>
      <w:r w:rsidR="00264C1A">
        <w:t xml:space="preserve">Figure </w:t>
      </w:r>
      <w:r w:rsidR="00264C1A">
        <w:rPr>
          <w:noProof/>
        </w:rPr>
        <w:t>1.4</w:t>
      </w:r>
      <w:r w:rsidR="00264C1A">
        <w:t>.</w:t>
      </w:r>
      <w:r w:rsidR="00264C1A">
        <w:rPr>
          <w:noProof/>
        </w:rPr>
        <w:t>4</w:t>
      </w:r>
      <w:r w:rsidR="00D71F6F">
        <w:fldChar w:fldCharType="end"/>
      </w:r>
      <w:r w:rsidR="00D71F6F">
        <w:t xml:space="preserve"> </w:t>
      </w:r>
      <w:r w:rsidR="00021587">
        <w:t xml:space="preserve">how the first contact removes about 50% of the plutonium and gives a certain decontamination factor, while the second contact removes about 25% of the plutonium and decreases the decontamination factor by a factor of about two.  With our experimental setup, and this contacting scheme, the optimum volume to remove 75% of the plutonium without increasing the decontamination factor by a large portion would be around 50 </w:t>
      </w:r>
      <w:proofErr w:type="spellStart"/>
      <w:r w:rsidR="00021587">
        <w:t>μl</w:t>
      </w:r>
      <w:proofErr w:type="spellEnd"/>
      <w:r w:rsidR="00021587">
        <w:t xml:space="preserve">. </w:t>
      </w:r>
      <w:r w:rsidR="004862C5">
        <w:t>This is not how we conducted the experiment in order to simplify the chemistry</w:t>
      </w:r>
      <w:r w:rsidR="00021587">
        <w:t>. Due to the fact that the projects goal was to extract as much plutonium as possible, the previous was not optimized on, just used for reference, as the distributio</w:t>
      </w:r>
      <w:r w:rsidR="005C3D88">
        <w:t>n ratios for this</w:t>
      </w:r>
      <w:r w:rsidR="00021587">
        <w:t xml:space="preserve"> experiment were expected to be different. </w:t>
      </w:r>
    </w:p>
    <w:p w:rsidR="002861BF" w:rsidRDefault="00021587" w:rsidP="00F408F6">
      <w:pPr>
        <w:ind w:firstLine="360"/>
      </w:pPr>
      <w:r>
        <w:lastRenderedPageBreak/>
        <w:t>The summed line assumed that each of the elements had equal mass in the stock solution, which is why the summed line acts like a line with a decontamination factor of 0.08125 – which is an average of the four elements. In order to say that decontamination factor is precisely an average of all the decontamination factors in the system this would need to be mathematically proven. Elements with larger mass fractions in the solution will therefore contribute most towards the overall decontamination factor in the product solution. This also highlights how overall decontamination factors can be approximated.</w:t>
      </w:r>
    </w:p>
    <w:p w:rsidR="002861BF" w:rsidRDefault="002861BF" w:rsidP="00E100D2">
      <w:pPr>
        <w:jc w:val="center"/>
      </w:pPr>
    </w:p>
    <w:p w:rsidR="002861BF" w:rsidRDefault="00F37080" w:rsidP="00F37080">
      <w:pPr>
        <w:pStyle w:val="Heading2"/>
      </w:pPr>
      <w:r>
        <w:t>Results</w:t>
      </w:r>
    </w:p>
    <w:p w:rsidR="002861BF" w:rsidRDefault="002A2587" w:rsidP="002A2587">
      <w:pPr>
        <w:pStyle w:val="Heading3"/>
      </w:pPr>
      <w:r>
        <w:t>Distribution Ratios</w:t>
      </w:r>
    </w:p>
    <w:p w:rsidR="002A2587" w:rsidRDefault="002A2587" w:rsidP="002A2587">
      <w:pPr>
        <w:ind w:firstLine="720"/>
      </w:pPr>
    </w:p>
    <w:p w:rsidR="002A2587" w:rsidRDefault="002A2587" w:rsidP="002A2587">
      <w:pPr>
        <w:ind w:firstLine="360"/>
      </w:pPr>
      <w:r>
        <w:t xml:space="preserve">The distribution ratio for our experiment was determined via </w:t>
      </w:r>
      <w:r>
        <w:fldChar w:fldCharType="begin"/>
      </w:r>
      <w:r>
        <w:instrText xml:space="preserve"> REF _Ref438011887 \h </w:instrText>
      </w:r>
      <w:r>
        <w:fldChar w:fldCharType="separate"/>
      </w:r>
      <w:r w:rsidR="00264C1A">
        <w:t xml:space="preserve">Equation </w:t>
      </w:r>
      <w:r w:rsidR="00264C1A">
        <w:rPr>
          <w:noProof/>
        </w:rPr>
        <w:t>1.5</w:t>
      </w:r>
      <w:r w:rsidR="00264C1A">
        <w:t>.</w:t>
      </w:r>
      <w:r w:rsidR="00264C1A">
        <w:rPr>
          <w:noProof/>
        </w:rPr>
        <w:t>1</w:t>
      </w:r>
      <w:r>
        <w:fldChar w:fldCharType="end"/>
      </w:r>
      <w:r>
        <w:t xml:space="preserve">, where the subscript “o” represents original aliquot and “w” represents the waste aliquot. Because both the original and waste solutions are the same composition the density cancels out from the equation in the last section. </w:t>
      </w:r>
    </w:p>
    <w:p w:rsidR="002A2587" w:rsidRDefault="002A2587" w:rsidP="002A2587">
      <w:pPr>
        <w:ind w:firstLine="360"/>
      </w:pPr>
    </w:p>
    <w:p w:rsidR="002A2587" w:rsidRDefault="002A2587" w:rsidP="002A2587">
      <w:pPr>
        <w:pStyle w:val="Equations"/>
      </w:pPr>
      <w:bookmarkStart w:id="12" w:name="_Ref438011887"/>
      <w:r>
        <w:t xml:space="preserve">Equation </w:t>
      </w:r>
      <w:r w:rsidR="00707D24">
        <w:fldChar w:fldCharType="begin"/>
      </w:r>
      <w:r w:rsidR="00707D24">
        <w:instrText xml:space="preserve"> STYLEREF 2 \s </w:instrText>
      </w:r>
      <w:r w:rsidR="00707D24">
        <w:fldChar w:fldCharType="separate"/>
      </w:r>
      <w:r w:rsidR="00264C1A">
        <w:rPr>
          <w:noProof/>
        </w:rPr>
        <w:t>1.5</w:t>
      </w:r>
      <w:r w:rsidR="00707D24">
        <w:rPr>
          <w:noProof/>
        </w:rPr>
        <w:fldChar w:fldCharType="end"/>
      </w:r>
      <w:r>
        <w:t>.</w:t>
      </w:r>
      <w:r w:rsidR="00707D24">
        <w:fldChar w:fldCharType="begin"/>
      </w:r>
      <w:r w:rsidR="00707D24">
        <w:instrText xml:space="preserve"> SEQ </w:instrText>
      </w:r>
      <w:r w:rsidR="00707D24">
        <w:instrText xml:space="preserve">Equation \* ARABIC \s 2 </w:instrText>
      </w:r>
      <w:r w:rsidR="00707D24">
        <w:fldChar w:fldCharType="separate"/>
      </w:r>
      <w:r w:rsidR="00264C1A">
        <w:rPr>
          <w:noProof/>
        </w:rPr>
        <w:t>1</w:t>
      </w:r>
      <w:r w:rsidR="00707D24">
        <w:rPr>
          <w:noProof/>
        </w:rPr>
        <w:fldChar w:fldCharType="end"/>
      </w:r>
      <w:bookmarkEnd w:id="12"/>
      <w:r>
        <w:rPr>
          <w:noProof/>
        </w:rPr>
        <w:t xml:space="preserve"> Distribution ratio as a function of procut concentrations.</w:t>
      </w:r>
    </w:p>
    <w:tbl>
      <w:tblPr>
        <w:tblStyle w:val="TableGrid"/>
        <w:tblW w:w="0" w:type="auto"/>
        <w:tblLook w:val="04A0" w:firstRow="1" w:lastRow="0" w:firstColumn="1" w:lastColumn="0" w:noHBand="0" w:noVBand="1"/>
      </w:tblPr>
      <w:tblGrid>
        <w:gridCol w:w="1075"/>
        <w:gridCol w:w="6390"/>
        <w:gridCol w:w="1080"/>
      </w:tblGrid>
      <w:tr w:rsidR="002A2587" w:rsidTr="00EF3DCD">
        <w:trPr>
          <w:trHeight w:val="1520"/>
        </w:trPr>
        <w:tc>
          <w:tcPr>
            <w:tcW w:w="1075" w:type="dxa"/>
            <w:noWrap/>
          </w:tcPr>
          <w:p w:rsidR="002A2587" w:rsidRDefault="002A2587" w:rsidP="00EF3DCD">
            <w:pPr>
              <w:spacing w:line="240" w:lineRule="auto"/>
            </w:pPr>
          </w:p>
        </w:tc>
        <w:tc>
          <w:tcPr>
            <w:tcW w:w="6390" w:type="dxa"/>
            <w:noWrap/>
          </w:tcPr>
          <w:p w:rsidR="002A2587" w:rsidRDefault="002A2587" w:rsidP="00EF3DCD">
            <m:oMathPara>
              <m:oMath>
                <m:r>
                  <w:rPr>
                    <w:rFonts w:ascii="Cambria Math" w:hAnsi="Cambria Math"/>
                  </w:rPr>
                  <m:t>DR=</m:t>
                </m:r>
                <m:d>
                  <m:dPr>
                    <m:ctrlPr>
                      <w:rPr>
                        <w:rFonts w:ascii="Cambria Math" w:hAnsi="Cambria Math"/>
                        <w:i/>
                      </w:rPr>
                    </m:ctrlPr>
                  </m:dPr>
                  <m:e>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o</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w</m:t>
                            </m:r>
                          </m:sub>
                        </m:sSub>
                      </m:den>
                    </m:f>
                    <m:r>
                      <w:rPr>
                        <w:rFonts w:ascii="Cambria Math" w:hAnsi="Cambria Math"/>
                      </w:rPr>
                      <m:t>-1</m:t>
                    </m:r>
                  </m:e>
                </m:d>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oMath>
            </m:oMathPara>
          </w:p>
        </w:tc>
        <w:tc>
          <w:tcPr>
            <w:tcW w:w="1080" w:type="dxa"/>
            <w:noWrap/>
          </w:tcPr>
          <w:p w:rsidR="002A2587" w:rsidRDefault="002A2587" w:rsidP="00EF3DCD">
            <w:r>
              <w:fldChar w:fldCharType="begin"/>
            </w:r>
            <w:r>
              <w:instrText xml:space="preserve"> REF _Ref438011887 \h </w:instrText>
            </w:r>
            <w:r>
              <w:fldChar w:fldCharType="separate"/>
            </w:r>
            <w:r w:rsidR="00264C1A">
              <w:t xml:space="preserve">Equation </w:t>
            </w:r>
            <w:r w:rsidR="00264C1A">
              <w:rPr>
                <w:noProof/>
              </w:rPr>
              <w:t>1.5</w:t>
            </w:r>
            <w:r w:rsidR="00264C1A">
              <w:t>.</w:t>
            </w:r>
            <w:r w:rsidR="00264C1A">
              <w:rPr>
                <w:noProof/>
              </w:rPr>
              <w:t>1</w:t>
            </w:r>
            <w:r>
              <w:fldChar w:fldCharType="end"/>
            </w:r>
          </w:p>
        </w:tc>
      </w:tr>
    </w:tbl>
    <w:p w:rsidR="002A2587" w:rsidRDefault="002A2587" w:rsidP="002A2587">
      <w:pPr>
        <w:ind w:firstLine="360"/>
      </w:pPr>
    </w:p>
    <w:p w:rsidR="002A2587" w:rsidRDefault="002A2587" w:rsidP="002A2587">
      <w:pPr>
        <w:ind w:firstLine="360"/>
      </w:pPr>
      <w:r>
        <w:t xml:space="preserve">The distribution ratios for several elements are listed in </w:t>
      </w:r>
      <w:r>
        <w:fldChar w:fldCharType="begin"/>
      </w:r>
      <w:r>
        <w:instrText xml:space="preserve"> REF _Ref438031295 \h </w:instrText>
      </w:r>
      <w:r>
        <w:fldChar w:fldCharType="separate"/>
      </w:r>
      <w:r w:rsidR="00264C1A">
        <w:t xml:space="preserve">Table </w:t>
      </w:r>
      <w:r w:rsidR="00264C1A">
        <w:rPr>
          <w:noProof/>
        </w:rPr>
        <w:t>1.5</w:t>
      </w:r>
      <w:r w:rsidR="00264C1A">
        <w:t>.</w:t>
      </w:r>
      <w:r w:rsidR="00264C1A">
        <w:rPr>
          <w:noProof/>
        </w:rPr>
        <w:t>1</w:t>
      </w:r>
      <w:r>
        <w:fldChar w:fldCharType="end"/>
      </w:r>
      <w:r>
        <w:t>.</w:t>
      </w:r>
    </w:p>
    <w:p w:rsidR="002A2587" w:rsidRDefault="002A2587" w:rsidP="002A2587">
      <w:pPr>
        <w:ind w:firstLine="360"/>
      </w:pPr>
    </w:p>
    <w:p w:rsidR="002A2587" w:rsidRDefault="002A2587" w:rsidP="002A2587">
      <w:pPr>
        <w:ind w:firstLine="360"/>
      </w:pPr>
    </w:p>
    <w:p w:rsidR="002A2587" w:rsidRDefault="002A2587" w:rsidP="002A2587">
      <w:pPr>
        <w:pStyle w:val="Caption"/>
        <w:keepNext/>
      </w:pPr>
      <w:bookmarkStart w:id="13" w:name="_Ref438031295"/>
      <w:bookmarkStart w:id="14" w:name="_Ref438031282"/>
      <w:r>
        <w:lastRenderedPageBreak/>
        <w:t xml:space="preserve">Table </w:t>
      </w:r>
      <w:r w:rsidR="00707D24">
        <w:fldChar w:fldCharType="begin"/>
      </w:r>
      <w:r w:rsidR="00707D24">
        <w:instrText xml:space="preserve"> STYLEREF 2 \s </w:instrText>
      </w:r>
      <w:r w:rsidR="00707D24">
        <w:fldChar w:fldCharType="separate"/>
      </w:r>
      <w:r w:rsidR="00264C1A">
        <w:rPr>
          <w:noProof/>
        </w:rPr>
        <w:t>1.5</w:t>
      </w:r>
      <w:r w:rsidR="00707D24">
        <w:rPr>
          <w:noProof/>
        </w:rPr>
        <w:fldChar w:fldCharType="end"/>
      </w:r>
      <w:r>
        <w:t>.</w:t>
      </w:r>
      <w:r w:rsidR="00707D24">
        <w:fldChar w:fldCharType="begin"/>
      </w:r>
      <w:r w:rsidR="00707D24">
        <w:instrText xml:space="preserve"> SEQ Table \* ARABIC \s 2 </w:instrText>
      </w:r>
      <w:r w:rsidR="00707D24">
        <w:fldChar w:fldCharType="separate"/>
      </w:r>
      <w:r w:rsidR="00264C1A">
        <w:rPr>
          <w:noProof/>
        </w:rPr>
        <w:t>1</w:t>
      </w:r>
      <w:r w:rsidR="00707D24">
        <w:rPr>
          <w:noProof/>
        </w:rPr>
        <w:fldChar w:fldCharType="end"/>
      </w:r>
      <w:bookmarkEnd w:id="13"/>
      <w:r>
        <w:rPr>
          <w:noProof/>
        </w:rPr>
        <w:t xml:space="preserve"> Distribution ratios for the experiment.</w:t>
      </w:r>
      <w:bookmarkEnd w:id="14"/>
    </w:p>
    <w:tbl>
      <w:tblPr>
        <w:tblStyle w:val="TableGridLight"/>
        <w:tblW w:w="3865" w:type="dxa"/>
        <w:tblLook w:val="04A0" w:firstRow="1" w:lastRow="0" w:firstColumn="1" w:lastColumn="0" w:noHBand="0" w:noVBand="1"/>
      </w:tblPr>
      <w:tblGrid>
        <w:gridCol w:w="973"/>
        <w:gridCol w:w="1780"/>
        <w:gridCol w:w="1112"/>
      </w:tblGrid>
      <w:tr w:rsidR="002A2587" w:rsidRPr="00A3513F" w:rsidTr="00EF3D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Element</w:t>
            </w:r>
          </w:p>
        </w:tc>
        <w:tc>
          <w:tcPr>
            <w:tcW w:w="1780"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Distribution Ratio</w:t>
            </w:r>
          </w:p>
        </w:tc>
        <w:tc>
          <w:tcPr>
            <w:tcW w:w="1112"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d</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7728</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8</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e</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51329</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5</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proofErr w:type="spellStart"/>
            <w:r w:rsidRPr="00A3513F">
              <w:rPr>
                <w:rFonts w:ascii="Calibri" w:hAnsi="Calibri"/>
                <w:color w:val="000000"/>
                <w:sz w:val="22"/>
                <w:szCs w:val="22"/>
              </w:rPr>
              <w:t>Eu</w:t>
            </w:r>
            <w:proofErr w:type="spellEnd"/>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9172</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26</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Mo</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228117</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104</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proofErr w:type="spellStart"/>
            <w:r w:rsidRPr="00A3513F">
              <w:rPr>
                <w:rFonts w:ascii="Calibri" w:hAnsi="Calibri"/>
                <w:color w:val="000000"/>
                <w:sz w:val="22"/>
                <w:szCs w:val="22"/>
              </w:rPr>
              <w:t>Nd</w:t>
            </w:r>
            <w:proofErr w:type="spellEnd"/>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8476</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6</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proofErr w:type="spellStart"/>
            <w:r w:rsidRPr="00A3513F">
              <w:rPr>
                <w:rFonts w:ascii="Calibri" w:hAnsi="Calibri"/>
                <w:color w:val="000000"/>
                <w:sz w:val="22"/>
                <w:szCs w:val="22"/>
              </w:rPr>
              <w:t>Pd</w:t>
            </w:r>
            <w:proofErr w:type="spellEnd"/>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6026</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Pm</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055</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Ru</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4349</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m</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6159</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3</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n</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3914</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3.19</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proofErr w:type="spellStart"/>
            <w:r w:rsidRPr="00A3513F">
              <w:rPr>
                <w:rFonts w:ascii="Calibri" w:hAnsi="Calibri"/>
                <w:color w:val="000000"/>
                <w:sz w:val="22"/>
                <w:szCs w:val="22"/>
              </w:rPr>
              <w:t>Sr</w:t>
            </w:r>
            <w:proofErr w:type="spellEnd"/>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2942</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4E-04</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s</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4716</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Pr="00A3513F" w:rsidRDefault="002A2587" w:rsidP="00EF3DCD">
            <w:pPr>
              <w:spacing w:line="240" w:lineRule="auto"/>
              <w:rPr>
                <w:rFonts w:ascii="Calibri" w:hAnsi="Calibri"/>
                <w:color w:val="000000"/>
                <w:sz w:val="22"/>
                <w:szCs w:val="22"/>
              </w:rPr>
            </w:pPr>
            <w:r>
              <w:rPr>
                <w:rFonts w:ascii="Calibri" w:hAnsi="Calibri"/>
                <w:color w:val="000000"/>
                <w:sz w:val="22"/>
                <w:szCs w:val="22"/>
              </w:rPr>
              <w:t>Pu</w:t>
            </w:r>
          </w:p>
        </w:tc>
        <w:tc>
          <w:tcPr>
            <w:tcW w:w="1780" w:type="dxa"/>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2</w:t>
            </w:r>
          </w:p>
        </w:tc>
        <w:tc>
          <w:tcPr>
            <w:tcW w:w="1112" w:type="dxa"/>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Default="002A2587" w:rsidP="00EF3DCD">
            <w:pPr>
              <w:spacing w:line="240" w:lineRule="auto"/>
              <w:rPr>
                <w:rFonts w:ascii="Calibri" w:hAnsi="Calibri"/>
                <w:color w:val="000000"/>
                <w:sz w:val="22"/>
                <w:szCs w:val="22"/>
              </w:rPr>
            </w:pPr>
            <w:r>
              <w:rPr>
                <w:rFonts w:ascii="Calibri" w:hAnsi="Calibri"/>
                <w:color w:val="000000"/>
                <w:sz w:val="22"/>
                <w:szCs w:val="22"/>
              </w:rPr>
              <w:t>U</w:t>
            </w:r>
          </w:p>
        </w:tc>
        <w:tc>
          <w:tcPr>
            <w:tcW w:w="1780" w:type="dxa"/>
          </w:tcPr>
          <w:p w:rsidR="002A2587"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2</w:t>
            </w:r>
          </w:p>
        </w:tc>
        <w:tc>
          <w:tcPr>
            <w:tcW w:w="1112" w:type="dxa"/>
          </w:tcPr>
          <w:p w:rsidR="002A2587"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3</w:t>
            </w:r>
          </w:p>
        </w:tc>
      </w:tr>
    </w:tbl>
    <w:p w:rsidR="002A2587" w:rsidRDefault="002A2587" w:rsidP="002A2587">
      <w:pPr>
        <w:ind w:firstLine="360"/>
      </w:pPr>
    </w:p>
    <w:p w:rsidR="002A2587" w:rsidRDefault="002A2587" w:rsidP="002A2587">
      <w:pPr>
        <w:ind w:firstLine="360"/>
      </w:pPr>
      <w:r>
        <w:t xml:space="preserve">Sample calculation for Ce140. </w:t>
      </w:r>
    </w:p>
    <w:p w:rsidR="002A2587" w:rsidRDefault="002A2587" w:rsidP="002A2587">
      <w:pPr>
        <w:ind w:firstLine="360"/>
      </w:pPr>
      <w:r>
        <w:t xml:space="preserve">Using f value for 0.04617 (percent in HNO3 – from DR). </w:t>
      </w:r>
    </w:p>
    <w:p w:rsidR="002A2587" w:rsidRDefault="002A2587" w:rsidP="002A2587">
      <w:pPr>
        <w:ind w:firstLine="360"/>
      </w:pPr>
      <w:r>
        <w:t>Can estimate the percent of original Ce140 in HNO3 after four contacts at. 0.5601</w:t>
      </w:r>
    </w:p>
    <w:p w:rsidR="002A2587" w:rsidRDefault="002A2587" w:rsidP="002A2587">
      <w:pPr>
        <w:ind w:firstLine="360"/>
      </w:pPr>
      <w:r>
        <w:t xml:space="preserve">The measured value was 0.5861744. </w:t>
      </w:r>
    </w:p>
    <w:p w:rsidR="002A2587" w:rsidRDefault="002A2587" w:rsidP="002A2587">
      <w:pPr>
        <w:ind w:firstLine="360"/>
      </w:pPr>
    </w:p>
    <w:p w:rsidR="002A2587" w:rsidRDefault="002A2587" w:rsidP="002A2587">
      <w:pPr>
        <w:ind w:firstLine="360"/>
      </w:pPr>
      <w:r>
        <w:t xml:space="preserve">Another sample calculation to estimate the decontamination factor at a single contact and four contacts (shown for two contacts in the last section). </w:t>
      </w:r>
    </w:p>
    <w:p w:rsidR="002A2587" w:rsidRPr="002A2587" w:rsidRDefault="002A2587" w:rsidP="002A2587"/>
    <w:p w:rsidR="002861BF" w:rsidRDefault="00E414A5" w:rsidP="00E414A5">
      <w:pPr>
        <w:pStyle w:val="Heading3"/>
      </w:pPr>
      <w:r>
        <w:t>Decontamination Factors Results</w:t>
      </w:r>
    </w:p>
    <w:p w:rsidR="00E414A5" w:rsidRDefault="00E414A5" w:rsidP="00E414A5"/>
    <w:p w:rsidR="00E414A5" w:rsidRDefault="00E414A5" w:rsidP="00E414A5">
      <w:pPr>
        <w:ind w:firstLine="720"/>
      </w:pPr>
      <w:r>
        <w:t xml:space="preserve">Share the results for a single contact, then for multiple. Do this for both the uranium, plutonium and the FP. </w:t>
      </w:r>
    </w:p>
    <w:p w:rsidR="00E414A5" w:rsidRDefault="00E414A5" w:rsidP="00E414A5">
      <w:pPr>
        <w:ind w:firstLine="720"/>
      </w:pPr>
      <w:r>
        <w:lastRenderedPageBreak/>
        <w:t xml:space="preserve">We calculated the DF from one contact and 4 contacts. They both yield similar distribution ratios. </w:t>
      </w:r>
    </w:p>
    <w:p w:rsidR="00E414A5" w:rsidRDefault="00E414A5" w:rsidP="00E414A5">
      <w:pPr>
        <w:ind w:firstLine="720"/>
      </w:pPr>
      <w:r>
        <w:t>This is helpful as a proof of concept.</w:t>
      </w:r>
    </w:p>
    <w:p w:rsidR="00E414A5" w:rsidRDefault="00E414A5" w:rsidP="00E414A5">
      <w:pPr>
        <w:ind w:firstLine="720"/>
      </w:pPr>
      <w:r>
        <w:t>Decontamination factors listed below.</w:t>
      </w:r>
    </w:p>
    <w:p w:rsidR="0028761B" w:rsidRDefault="0028761B" w:rsidP="00E414A5">
      <w:pPr>
        <w:ind w:firstLine="720"/>
      </w:pPr>
    </w:p>
    <w:p w:rsidR="0028761B" w:rsidRPr="0028761B" w:rsidRDefault="0028761B" w:rsidP="00E414A5">
      <w:pPr>
        <w:ind w:firstLine="720"/>
        <w:rPr>
          <w:color w:val="FF0000"/>
        </w:rPr>
      </w:pPr>
      <w:r>
        <w:rPr>
          <w:color w:val="FF0000"/>
        </w:rPr>
        <w:t>Check sig figs. What are the columns, give the columns a proper name</w:t>
      </w:r>
    </w:p>
    <w:tbl>
      <w:tblPr>
        <w:tblStyle w:val="TableGridLight"/>
        <w:tblW w:w="9260" w:type="dxa"/>
        <w:tblLook w:val="04A0" w:firstRow="1" w:lastRow="0" w:firstColumn="1" w:lastColumn="0" w:noHBand="0" w:noVBand="1"/>
      </w:tblPr>
      <w:tblGrid>
        <w:gridCol w:w="967"/>
        <w:gridCol w:w="1765"/>
        <w:gridCol w:w="713"/>
        <w:gridCol w:w="1131"/>
        <w:gridCol w:w="1587"/>
        <w:gridCol w:w="713"/>
        <w:gridCol w:w="1052"/>
        <w:gridCol w:w="1422"/>
      </w:tblGrid>
      <w:tr w:rsidR="00E414A5" w:rsidRPr="00A20F92" w:rsidTr="00EF3DC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Element</w:t>
            </w:r>
          </w:p>
        </w:tc>
        <w:tc>
          <w:tcPr>
            <w:tcW w:w="178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68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14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60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64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06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40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Gamma Spectroscopy</w:t>
            </w: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Mo</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4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9</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04%</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3</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3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02%</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Ru</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3%</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1%</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e</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1</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45</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63</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8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Sm</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8%</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7.73%</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Pu</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2</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6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1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proofErr w:type="spellStart"/>
            <w:r w:rsidRPr="00A20F92">
              <w:rPr>
                <w:rFonts w:ascii="Calibri" w:hAnsi="Calibri"/>
                <w:color w:val="000000"/>
                <w:sz w:val="22"/>
                <w:szCs w:val="22"/>
              </w:rPr>
              <w:t>Sr</w:t>
            </w:r>
            <w:proofErr w:type="spellEnd"/>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6%</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2%</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6.9</w:t>
            </w: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d</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1</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7.1</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15%</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2</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0.9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proofErr w:type="spellStart"/>
            <w:r w:rsidRPr="00A20F92">
              <w:rPr>
                <w:rFonts w:ascii="Calibri" w:hAnsi="Calibri"/>
                <w:color w:val="000000"/>
                <w:sz w:val="22"/>
                <w:szCs w:val="22"/>
              </w:rPr>
              <w:t>Eu</w:t>
            </w:r>
            <w:proofErr w:type="spellEnd"/>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7</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proofErr w:type="spellStart"/>
            <w:r w:rsidRPr="00A20F92">
              <w:rPr>
                <w:rFonts w:ascii="Calibri" w:hAnsi="Calibri"/>
                <w:color w:val="000000"/>
                <w:sz w:val="22"/>
                <w:szCs w:val="22"/>
              </w:rPr>
              <w:t>Nd</w:t>
            </w:r>
            <w:proofErr w:type="spellEnd"/>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4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53%</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proofErr w:type="spellStart"/>
            <w:r w:rsidRPr="00A20F92">
              <w:rPr>
                <w:rFonts w:ascii="Calibri" w:hAnsi="Calibri"/>
                <w:color w:val="000000"/>
                <w:sz w:val="22"/>
                <w:szCs w:val="22"/>
              </w:rPr>
              <w:t>Pd</w:t>
            </w:r>
            <w:proofErr w:type="spellEnd"/>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5</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0.10%</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64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DIV/0!</w:t>
            </w:r>
          </w:p>
        </w:tc>
        <w:tc>
          <w:tcPr>
            <w:tcW w:w="140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Pm</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Sn</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7.2</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72.13%</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635</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04</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5.90%</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s</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1.6</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p w:rsidR="00E414A5" w:rsidRDefault="00E414A5" w:rsidP="00E414A5"/>
    <w:p w:rsidR="00E414A5" w:rsidRDefault="00302490" w:rsidP="00302490">
      <w:pPr>
        <w:pStyle w:val="Heading2"/>
      </w:pPr>
      <w:r>
        <w:t>Discussion</w:t>
      </w:r>
    </w:p>
    <w:p w:rsidR="00302490" w:rsidRDefault="00302490" w:rsidP="00302490"/>
    <w:p w:rsidR="00302490" w:rsidRDefault="00BB61DD" w:rsidP="00BB61DD">
      <w:pPr>
        <w:pStyle w:val="Heading3"/>
      </w:pPr>
      <w:r>
        <w:t>Distribution Ratios</w:t>
      </w:r>
    </w:p>
    <w:p w:rsidR="00302490" w:rsidRDefault="00302490" w:rsidP="00302490">
      <w:pPr>
        <w:ind w:firstLine="360"/>
      </w:pPr>
    </w:p>
    <w:p w:rsidR="00302490" w:rsidRDefault="00302490" w:rsidP="00302490">
      <w:pPr>
        <w:ind w:firstLine="360"/>
      </w:pPr>
    </w:p>
    <w:p w:rsidR="00302490" w:rsidRDefault="00302490" w:rsidP="00302490">
      <w:pPr>
        <w:ind w:firstLine="360"/>
      </w:pPr>
      <w:r>
        <w:lastRenderedPageBreak/>
        <w:t>The distribution ratios follow the trend showed previously from literature values.</w:t>
      </w:r>
    </w:p>
    <w:p w:rsidR="00302490" w:rsidRDefault="00302490" w:rsidP="00302490">
      <w:pPr>
        <w:ind w:firstLine="360"/>
      </w:pPr>
      <w:r>
        <w:t>They are different because at different experimental conditions.</w:t>
      </w:r>
    </w:p>
    <w:p w:rsidR="00302490" w:rsidRDefault="00302490" w:rsidP="00302490">
      <w:pPr>
        <w:ind w:firstLine="360"/>
      </w:pPr>
      <w:r>
        <w:t>Can be used to estimate the process for the decontamination factors.</w:t>
      </w:r>
    </w:p>
    <w:p w:rsidR="00302490" w:rsidRDefault="00302490" w:rsidP="00302490">
      <w:pPr>
        <w:ind w:firstLine="360"/>
      </w:pPr>
      <w:r>
        <w:t xml:space="preserve">These are the more important values because they will help you design a cycle that will work. </w:t>
      </w:r>
    </w:p>
    <w:p w:rsidR="00302490" w:rsidRDefault="00302490" w:rsidP="00302490">
      <w:pPr>
        <w:ind w:firstLine="360"/>
      </w:pPr>
      <w:r>
        <w:t>Talk about the results. Compare with literature values that are available. Let this discussion lead you into the decontamination factor.</w:t>
      </w:r>
    </w:p>
    <w:p w:rsidR="00302490" w:rsidRPr="00D46EB0" w:rsidRDefault="00302490" w:rsidP="00302490">
      <w:r>
        <w:t>Look at the chemistry, explain why some of the elements are better than others.</w:t>
      </w:r>
    </w:p>
    <w:p w:rsidR="00302490" w:rsidRDefault="00302490" w:rsidP="00C37230"/>
    <w:p w:rsidR="00302490" w:rsidRDefault="00BB61DD" w:rsidP="00BB61DD">
      <w:pPr>
        <w:pStyle w:val="Heading3"/>
      </w:pPr>
      <w:r>
        <w:t>Decontamination Factors</w:t>
      </w:r>
    </w:p>
    <w:p w:rsidR="00302490" w:rsidRDefault="00302490" w:rsidP="00302490">
      <w:pPr>
        <w:ind w:firstLine="720"/>
      </w:pPr>
    </w:p>
    <w:p w:rsidR="00302490" w:rsidRDefault="00302490" w:rsidP="00302490">
      <w:pPr>
        <w:ind w:firstLine="720"/>
      </w:pPr>
      <w:r>
        <w:t>Talk about how we were able to extract most of the plutonium. Maybe read the flow sheet more closely on the extraction process. To be honest, I don’t like…at all flow sheets, they are really annoying Give the results. Analyze the results. This is a longer sentence designed to check for indentation.</w:t>
      </w:r>
    </w:p>
    <w:p w:rsidR="00302490" w:rsidRDefault="00302490" w:rsidP="00302490">
      <w:pPr>
        <w:ind w:firstLine="720"/>
      </w:pPr>
      <w:r>
        <w:t>First separation (the mess up)</w:t>
      </w:r>
    </w:p>
    <w:p w:rsidR="00302490" w:rsidRPr="00C7079D" w:rsidRDefault="00302490" w:rsidP="00302490">
      <w:pPr>
        <w:ind w:firstLine="720"/>
      </w:pPr>
      <w:r>
        <w:t>93.2 % U ext</w:t>
      </w:r>
      <w:r w:rsidR="00C37230">
        <w:t>raction. And 46.6% Pu recovery</w:t>
      </w:r>
    </w:p>
    <w:p w:rsidR="00302490" w:rsidRDefault="00302490" w:rsidP="00302490">
      <w:r w:rsidRPr="00C7079D">
        <w:t xml:space="preserve"> </w:t>
      </w:r>
    </w:p>
    <w:p w:rsidR="00302490" w:rsidRDefault="00302490" w:rsidP="00302490">
      <w:r>
        <w:t>Experiment done for Matt</w:t>
      </w:r>
    </w:p>
    <w:p w:rsidR="00302490" w:rsidRDefault="00302490" w:rsidP="00302490"/>
    <w:p w:rsidR="00302490" w:rsidRDefault="00302490" w:rsidP="00302490">
      <w:r>
        <w:t>First cycle</w:t>
      </w:r>
    </w:p>
    <w:p w:rsidR="00302490" w:rsidRDefault="00302490" w:rsidP="00302490">
      <w:r>
        <w:t>94% U separation</w:t>
      </w:r>
    </w:p>
    <w:p w:rsidR="00302490" w:rsidRDefault="00302490" w:rsidP="00302490">
      <w:r>
        <w:t xml:space="preserve">91.3% Pu </w:t>
      </w:r>
      <w:r w:rsidR="00C37230">
        <w:t>recovery</w:t>
      </w:r>
    </w:p>
    <w:p w:rsidR="00302490" w:rsidRDefault="00302490" w:rsidP="00302490">
      <w:r>
        <w:t>Second cycle</w:t>
      </w:r>
    </w:p>
    <w:p w:rsidR="00302490" w:rsidRDefault="00302490" w:rsidP="00302490">
      <w:r>
        <w:t>94% U separation</w:t>
      </w:r>
    </w:p>
    <w:p w:rsidR="00302490" w:rsidRDefault="00302490" w:rsidP="00302490">
      <w:r>
        <w:lastRenderedPageBreak/>
        <w:t xml:space="preserve">94.4 Pu production (91.3*94.4 = total </w:t>
      </w:r>
      <w:proofErr w:type="spellStart"/>
      <w:proofErr w:type="gramStart"/>
      <w:r>
        <w:t>pu</w:t>
      </w:r>
      <w:proofErr w:type="spellEnd"/>
      <w:proofErr w:type="gramEnd"/>
      <w:r>
        <w:t xml:space="preserve"> that passes)</w:t>
      </w:r>
    </w:p>
    <w:p w:rsidR="00302490" w:rsidRDefault="00302490" w:rsidP="00302490">
      <w:r>
        <w:t>Third cycle</w:t>
      </w:r>
    </w:p>
    <w:p w:rsidR="00302490" w:rsidRPr="00C7079D" w:rsidRDefault="00302490" w:rsidP="00302490">
      <w:r>
        <w:t xml:space="preserve">Crap because of </w:t>
      </w:r>
      <w:proofErr w:type="gramStart"/>
      <w:r>
        <w:t>Fe(</w:t>
      </w:r>
      <w:proofErr w:type="gramEnd"/>
      <w:r>
        <w:t>II) half-life. I hate you</w:t>
      </w:r>
    </w:p>
    <w:p w:rsidR="00302490" w:rsidRPr="00C7079D" w:rsidRDefault="00302490" w:rsidP="00302490">
      <w:pPr>
        <w:ind w:left="720" w:hanging="720"/>
      </w:pPr>
    </w:p>
    <w:p w:rsidR="00302490" w:rsidRDefault="00302490" w:rsidP="00302490"/>
    <w:p w:rsidR="00302490" w:rsidRPr="00302490" w:rsidRDefault="00302490" w:rsidP="00302490"/>
    <w:p w:rsidR="002861BF" w:rsidRDefault="002861BF" w:rsidP="00E100D2">
      <w:pPr>
        <w:jc w:val="center"/>
      </w:pPr>
    </w:p>
    <w:p w:rsidR="002861BF" w:rsidRDefault="002861BF" w:rsidP="00E100D2">
      <w:pPr>
        <w:jc w:val="center"/>
      </w:pPr>
    </w:p>
    <w:p w:rsidR="002861BF" w:rsidRDefault="002861BF" w:rsidP="00E100D2">
      <w:pPr>
        <w:jc w:val="center"/>
      </w:pPr>
    </w:p>
    <w:p w:rsidR="00FB4BC2" w:rsidRDefault="000F21D6" w:rsidP="00E100D2">
      <w:pPr>
        <w:jc w:val="center"/>
      </w:pPr>
      <w:r>
        <w:t>REFERENCES</w:t>
      </w:r>
    </w:p>
    <w:p w:rsidR="00ED59F6" w:rsidRPr="00ED59F6" w:rsidRDefault="00FB4BC2" w:rsidP="00ED59F6">
      <w:pPr>
        <w:pStyle w:val="EndNoteBibliography"/>
      </w:pPr>
      <w:r>
        <w:fldChar w:fldCharType="begin"/>
      </w:r>
      <w:r>
        <w:instrText xml:space="preserve"> ADDIN EN.REFLIST </w:instrText>
      </w:r>
      <w:r>
        <w:fldChar w:fldCharType="separate"/>
      </w:r>
      <w:r w:rsidR="00ED59F6" w:rsidRPr="00ED59F6">
        <w:t xml:space="preserve">Benedict, M., H. Levi and T. Pigford (1982). "Nuclear chemical engineering." </w:t>
      </w:r>
      <w:r w:rsidR="00ED59F6" w:rsidRPr="00ED59F6">
        <w:rPr>
          <w:u w:val="single"/>
        </w:rPr>
        <w:t>Nucl. Sci. Eng.</w:t>
      </w:r>
      <w:r w:rsidR="00ED59F6" w:rsidRPr="00ED59F6">
        <w:t xml:space="preserve"> </w:t>
      </w:r>
      <w:r w:rsidR="00ED59F6" w:rsidRPr="00ED59F6">
        <w:rPr>
          <w:b/>
        </w:rPr>
        <w:t>82</w:t>
      </w:r>
      <w:r w:rsidR="00ED59F6" w:rsidRPr="00ED59F6">
        <w:t>(4).</w:t>
      </w:r>
    </w:p>
    <w:p w:rsidR="00ED59F6" w:rsidRPr="00ED59F6" w:rsidRDefault="00ED59F6" w:rsidP="00ED59F6">
      <w:pPr>
        <w:pStyle w:val="EndNoteBibliography"/>
      </w:pPr>
      <w:r w:rsidRPr="00ED59F6">
        <w:t xml:space="preserve">Stoller, S. and R. Richards (1961). "Reactor Handbook, Volume II, Fuel Reprocessing." </w:t>
      </w:r>
      <w:r w:rsidRPr="00ED59F6">
        <w:rPr>
          <w:u w:val="single"/>
        </w:rPr>
        <w:t>Inter science Publishers, Inc., New York</w:t>
      </w:r>
      <w:r w:rsidRPr="00ED59F6">
        <w:t>.</w:t>
      </w:r>
    </w:p>
    <w:p w:rsidR="00E100D2" w:rsidRPr="00E100D2" w:rsidRDefault="00FB4BC2" w:rsidP="00E100D2">
      <w:pPr>
        <w:jc w:val="center"/>
      </w:pPr>
      <w:r>
        <w:fldChar w:fldCharType="end"/>
      </w:r>
    </w:p>
    <w:sectPr w:rsidR="00E100D2" w:rsidRPr="00E100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3&lt;/item&gt;&lt;item&gt;127&lt;/item&gt;&lt;/record-ids&gt;&lt;/item&gt;&lt;/Libraries&gt;"/>
  </w:docVars>
  <w:rsids>
    <w:rsidRoot w:val="00C83BF7"/>
    <w:rsid w:val="0000575E"/>
    <w:rsid w:val="00014CDB"/>
    <w:rsid w:val="00014F9B"/>
    <w:rsid w:val="00021587"/>
    <w:rsid w:val="00032A03"/>
    <w:rsid w:val="00040169"/>
    <w:rsid w:val="00042393"/>
    <w:rsid w:val="00042C2A"/>
    <w:rsid w:val="0004449A"/>
    <w:rsid w:val="000537EE"/>
    <w:rsid w:val="0006127F"/>
    <w:rsid w:val="000727FC"/>
    <w:rsid w:val="00076E22"/>
    <w:rsid w:val="00080A81"/>
    <w:rsid w:val="00083B94"/>
    <w:rsid w:val="000A14E7"/>
    <w:rsid w:val="000A6490"/>
    <w:rsid w:val="000C39AA"/>
    <w:rsid w:val="000D2E3F"/>
    <w:rsid w:val="000D3DB4"/>
    <w:rsid w:val="000F21D6"/>
    <w:rsid w:val="00132B62"/>
    <w:rsid w:val="00140E89"/>
    <w:rsid w:val="00141E3C"/>
    <w:rsid w:val="00144A86"/>
    <w:rsid w:val="001754B7"/>
    <w:rsid w:val="001C0F25"/>
    <w:rsid w:val="001C3439"/>
    <w:rsid w:val="001F4E11"/>
    <w:rsid w:val="00205930"/>
    <w:rsid w:val="00216D66"/>
    <w:rsid w:val="00233913"/>
    <w:rsid w:val="00250BB9"/>
    <w:rsid w:val="00252258"/>
    <w:rsid w:val="00264C1A"/>
    <w:rsid w:val="00267066"/>
    <w:rsid w:val="00270E82"/>
    <w:rsid w:val="00271879"/>
    <w:rsid w:val="002861BF"/>
    <w:rsid w:val="0028761B"/>
    <w:rsid w:val="00297EFF"/>
    <w:rsid w:val="002A2587"/>
    <w:rsid w:val="002B5651"/>
    <w:rsid w:val="002D308A"/>
    <w:rsid w:val="002F634F"/>
    <w:rsid w:val="00302490"/>
    <w:rsid w:val="003112E2"/>
    <w:rsid w:val="00330F39"/>
    <w:rsid w:val="00340802"/>
    <w:rsid w:val="00344869"/>
    <w:rsid w:val="0035190C"/>
    <w:rsid w:val="0036361E"/>
    <w:rsid w:val="003735EA"/>
    <w:rsid w:val="003806BC"/>
    <w:rsid w:val="003927ED"/>
    <w:rsid w:val="003A78FD"/>
    <w:rsid w:val="003C45CA"/>
    <w:rsid w:val="003C4A02"/>
    <w:rsid w:val="003D2224"/>
    <w:rsid w:val="00410BCD"/>
    <w:rsid w:val="00413692"/>
    <w:rsid w:val="00423B73"/>
    <w:rsid w:val="00440B8B"/>
    <w:rsid w:val="00450600"/>
    <w:rsid w:val="004862C5"/>
    <w:rsid w:val="00492239"/>
    <w:rsid w:val="004A0E97"/>
    <w:rsid w:val="004D1F9A"/>
    <w:rsid w:val="004D3373"/>
    <w:rsid w:val="004F3DE9"/>
    <w:rsid w:val="004F5723"/>
    <w:rsid w:val="00517DB7"/>
    <w:rsid w:val="00523A9C"/>
    <w:rsid w:val="00531D48"/>
    <w:rsid w:val="00540DCF"/>
    <w:rsid w:val="005735E9"/>
    <w:rsid w:val="005B09C0"/>
    <w:rsid w:val="005C3D88"/>
    <w:rsid w:val="005E165E"/>
    <w:rsid w:val="005E554F"/>
    <w:rsid w:val="005E6863"/>
    <w:rsid w:val="006042F3"/>
    <w:rsid w:val="00623103"/>
    <w:rsid w:val="00623C4C"/>
    <w:rsid w:val="00645F60"/>
    <w:rsid w:val="00654ACF"/>
    <w:rsid w:val="006C0BFC"/>
    <w:rsid w:val="00707D24"/>
    <w:rsid w:val="007204FF"/>
    <w:rsid w:val="00744435"/>
    <w:rsid w:val="00751994"/>
    <w:rsid w:val="00794C57"/>
    <w:rsid w:val="007D5E76"/>
    <w:rsid w:val="00844C2E"/>
    <w:rsid w:val="00850154"/>
    <w:rsid w:val="00862EB6"/>
    <w:rsid w:val="00873EDA"/>
    <w:rsid w:val="008755D9"/>
    <w:rsid w:val="00882AB7"/>
    <w:rsid w:val="008A744B"/>
    <w:rsid w:val="008B0444"/>
    <w:rsid w:val="008D6F3C"/>
    <w:rsid w:val="00935F67"/>
    <w:rsid w:val="00952C54"/>
    <w:rsid w:val="0095605F"/>
    <w:rsid w:val="009561D5"/>
    <w:rsid w:val="00986D65"/>
    <w:rsid w:val="009947D9"/>
    <w:rsid w:val="00995D10"/>
    <w:rsid w:val="009C388C"/>
    <w:rsid w:val="009E0979"/>
    <w:rsid w:val="00A13BE6"/>
    <w:rsid w:val="00A27784"/>
    <w:rsid w:val="00A30081"/>
    <w:rsid w:val="00A54C54"/>
    <w:rsid w:val="00A61605"/>
    <w:rsid w:val="00A645F3"/>
    <w:rsid w:val="00A70EEF"/>
    <w:rsid w:val="00A73190"/>
    <w:rsid w:val="00A772A4"/>
    <w:rsid w:val="00A85018"/>
    <w:rsid w:val="00A87C29"/>
    <w:rsid w:val="00AA1FF4"/>
    <w:rsid w:val="00AA6F13"/>
    <w:rsid w:val="00AD3EF3"/>
    <w:rsid w:val="00AE7542"/>
    <w:rsid w:val="00AF03AF"/>
    <w:rsid w:val="00AF06AF"/>
    <w:rsid w:val="00B233D8"/>
    <w:rsid w:val="00B254A2"/>
    <w:rsid w:val="00B25F30"/>
    <w:rsid w:val="00B31C4D"/>
    <w:rsid w:val="00B34A6E"/>
    <w:rsid w:val="00B653F5"/>
    <w:rsid w:val="00B71B68"/>
    <w:rsid w:val="00BA4F7B"/>
    <w:rsid w:val="00BB61DD"/>
    <w:rsid w:val="00BC47FD"/>
    <w:rsid w:val="00BD1282"/>
    <w:rsid w:val="00BD2A73"/>
    <w:rsid w:val="00BF314F"/>
    <w:rsid w:val="00BF5AE3"/>
    <w:rsid w:val="00C10F41"/>
    <w:rsid w:val="00C23F07"/>
    <w:rsid w:val="00C37230"/>
    <w:rsid w:val="00C461CC"/>
    <w:rsid w:val="00C52EE0"/>
    <w:rsid w:val="00C635A8"/>
    <w:rsid w:val="00C722DB"/>
    <w:rsid w:val="00C822DC"/>
    <w:rsid w:val="00C83BE4"/>
    <w:rsid w:val="00C83BF7"/>
    <w:rsid w:val="00C957B8"/>
    <w:rsid w:val="00CB6DD6"/>
    <w:rsid w:val="00CC37CA"/>
    <w:rsid w:val="00CD318B"/>
    <w:rsid w:val="00CE1536"/>
    <w:rsid w:val="00CF2DC3"/>
    <w:rsid w:val="00CF7F2F"/>
    <w:rsid w:val="00D55C2D"/>
    <w:rsid w:val="00D71F6F"/>
    <w:rsid w:val="00D76A17"/>
    <w:rsid w:val="00D85EDC"/>
    <w:rsid w:val="00D864CD"/>
    <w:rsid w:val="00DA1FE3"/>
    <w:rsid w:val="00DB5D21"/>
    <w:rsid w:val="00DC1801"/>
    <w:rsid w:val="00E05CDB"/>
    <w:rsid w:val="00E100D2"/>
    <w:rsid w:val="00E114F6"/>
    <w:rsid w:val="00E32F87"/>
    <w:rsid w:val="00E414A5"/>
    <w:rsid w:val="00E67E11"/>
    <w:rsid w:val="00E817E5"/>
    <w:rsid w:val="00E94235"/>
    <w:rsid w:val="00EA0339"/>
    <w:rsid w:val="00EA7DCB"/>
    <w:rsid w:val="00ED0D91"/>
    <w:rsid w:val="00ED2298"/>
    <w:rsid w:val="00ED59F6"/>
    <w:rsid w:val="00ED5CB5"/>
    <w:rsid w:val="00EE419F"/>
    <w:rsid w:val="00EF381C"/>
    <w:rsid w:val="00EF3DCD"/>
    <w:rsid w:val="00EF76A1"/>
    <w:rsid w:val="00F00263"/>
    <w:rsid w:val="00F204EC"/>
    <w:rsid w:val="00F37080"/>
    <w:rsid w:val="00F408F6"/>
    <w:rsid w:val="00F5409D"/>
    <w:rsid w:val="00F64F2F"/>
    <w:rsid w:val="00F650AF"/>
    <w:rsid w:val="00F91917"/>
    <w:rsid w:val="00FA143D"/>
    <w:rsid w:val="00FB4198"/>
    <w:rsid w:val="00FB4BC2"/>
    <w:rsid w:val="00FD0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4F34EC-4C7E-43BB-8490-41B536E5A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20</Pages>
  <Words>3825</Words>
  <Characters>2180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116</cp:revision>
  <cp:lastPrinted>2016-02-03T19:29:00Z</cp:lastPrinted>
  <dcterms:created xsi:type="dcterms:W3CDTF">2016-01-25T17:21:00Z</dcterms:created>
  <dcterms:modified xsi:type="dcterms:W3CDTF">2016-02-17T20:47:00Z</dcterms:modified>
</cp:coreProperties>
</file>